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251A09A" w14:textId="069E140F" w:rsidR="00E42C4C" w:rsidRPr="00B700A6" w:rsidRDefault="00E42C4C" w:rsidP="00E42C4C">
      <w:pPr>
        <w:pStyle w:val="Caption"/>
        <w:keepNext/>
        <w:jc w:val="both"/>
        <w:rPr>
          <w:rFonts w:ascii="Times New Roman" w:hAnsi="Times New Roman" w:cs="Times New Roman"/>
          <w:b/>
          <w:i w:val="0"/>
          <w:iCs w:val="0"/>
          <w:color w:val="auto"/>
          <w:sz w:val="22"/>
          <w:szCs w:val="22"/>
          <w:lang w:val="en-GB"/>
        </w:rPr>
      </w:pPr>
      <w:r w:rsidRPr="00B700A6">
        <w:rPr>
          <w:rFonts w:ascii="Times New Roman" w:hAnsi="Times New Roman" w:cs="Times New Roman"/>
          <w:b/>
          <w:bCs/>
          <w:i w:val="0"/>
          <w:iCs w:val="0"/>
          <w:color w:val="auto"/>
          <w:sz w:val="22"/>
          <w:szCs w:val="22"/>
          <w:lang w:val="en-GB"/>
        </w:rPr>
        <w:t xml:space="preserve">Table </w:t>
      </w:r>
      <w:r w:rsidR="003E1C84">
        <w:rPr>
          <w:rFonts w:ascii="Times New Roman" w:hAnsi="Times New Roman" w:cs="Times New Roman"/>
          <w:b/>
          <w:bCs/>
          <w:i w:val="0"/>
          <w:iCs w:val="0"/>
          <w:color w:val="auto"/>
          <w:sz w:val="22"/>
          <w:szCs w:val="22"/>
          <w:lang w:val="en-GB"/>
        </w:rPr>
        <w:t>S</w:t>
      </w:r>
      <w:r w:rsidRPr="00B700A6">
        <w:rPr>
          <w:rFonts w:ascii="Times New Roman" w:hAnsi="Times New Roman" w:cs="Times New Roman"/>
          <w:b/>
          <w:bCs/>
          <w:i w:val="0"/>
          <w:iCs w:val="0"/>
          <w:color w:val="auto"/>
          <w:sz w:val="22"/>
          <w:szCs w:val="22"/>
        </w:rPr>
        <w:fldChar w:fldCharType="begin"/>
      </w:r>
      <w:r w:rsidRPr="00B700A6">
        <w:rPr>
          <w:rFonts w:ascii="Times New Roman" w:hAnsi="Times New Roman" w:cs="Times New Roman"/>
          <w:b/>
          <w:bCs/>
          <w:i w:val="0"/>
          <w:iCs w:val="0"/>
          <w:color w:val="auto"/>
          <w:sz w:val="22"/>
          <w:szCs w:val="22"/>
          <w:lang w:val="en-GB"/>
        </w:rPr>
        <w:instrText xml:space="preserve"> SEQ Table \* ARABIC </w:instrText>
      </w:r>
      <w:r w:rsidRPr="00B700A6">
        <w:rPr>
          <w:rFonts w:ascii="Times New Roman" w:hAnsi="Times New Roman" w:cs="Times New Roman"/>
          <w:b/>
          <w:bCs/>
          <w:i w:val="0"/>
          <w:iCs w:val="0"/>
          <w:color w:val="auto"/>
          <w:sz w:val="22"/>
          <w:szCs w:val="22"/>
        </w:rPr>
        <w:fldChar w:fldCharType="separate"/>
      </w:r>
      <w:r w:rsidR="00982570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2"/>
          <w:szCs w:val="22"/>
          <w:lang w:val="en-GB"/>
        </w:rPr>
        <w:t>1</w:t>
      </w:r>
      <w:r w:rsidRPr="00B700A6">
        <w:rPr>
          <w:rFonts w:ascii="Times New Roman" w:hAnsi="Times New Roman" w:cs="Times New Roman"/>
          <w:b/>
          <w:bCs/>
          <w:i w:val="0"/>
          <w:iCs w:val="0"/>
          <w:color w:val="auto"/>
          <w:sz w:val="22"/>
          <w:szCs w:val="22"/>
        </w:rPr>
        <w:fldChar w:fldCharType="end"/>
      </w:r>
      <w:r w:rsidRPr="00B700A6">
        <w:rPr>
          <w:rFonts w:ascii="Times New Roman" w:hAnsi="Times New Roman" w:cs="Times New Roman"/>
          <w:b/>
          <w:bCs/>
          <w:i w:val="0"/>
          <w:iCs w:val="0"/>
          <w:color w:val="auto"/>
          <w:sz w:val="22"/>
          <w:szCs w:val="22"/>
          <w:lang w:val="en-GB"/>
        </w:rPr>
        <w:t>.</w:t>
      </w:r>
      <w:r w:rsidRPr="00B700A6">
        <w:rPr>
          <w:rFonts w:ascii="Times New Roman" w:hAnsi="Times New Roman" w:cs="Times New Roman"/>
          <w:b/>
          <w:i w:val="0"/>
          <w:iCs w:val="0"/>
          <w:color w:val="auto"/>
          <w:sz w:val="22"/>
          <w:szCs w:val="22"/>
          <w:lang w:val="en-GB"/>
        </w:rPr>
        <w:t xml:space="preserve"> Primer and probe sequences used for qPCR assays.</w:t>
      </w:r>
    </w:p>
    <w:tbl>
      <w:tblPr>
        <w:tblW w:w="9072" w:type="dxa"/>
        <w:tblLook w:val="04A0" w:firstRow="1" w:lastRow="0" w:firstColumn="1" w:lastColumn="0" w:noHBand="0" w:noVBand="1"/>
      </w:tblPr>
      <w:tblGrid>
        <w:gridCol w:w="1843"/>
        <w:gridCol w:w="7229"/>
      </w:tblGrid>
      <w:tr w:rsidR="00E42C4C" w:rsidRPr="007E4EAC" w14:paraId="035870F1" w14:textId="77777777" w:rsidTr="00B700A6">
        <w:trPr>
          <w:trHeight w:val="300"/>
        </w:trPr>
        <w:tc>
          <w:tcPr>
            <w:tcW w:w="1843" w:type="dxa"/>
            <w:tcBorders>
              <w:bottom w:val="single" w:sz="4" w:space="0" w:color="auto"/>
            </w:tcBorders>
          </w:tcPr>
          <w:p w14:paraId="208B0565" w14:textId="77777777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Cs w:val="20"/>
              </w:rPr>
            </w:pPr>
            <w:r w:rsidRPr="007E4EAC">
              <w:rPr>
                <w:rFonts w:ascii="Times New Roman" w:hAnsi="Times New Roman" w:cs="Times New Roman"/>
                <w:b/>
                <w:szCs w:val="20"/>
              </w:rPr>
              <w:t>Pathogen</w:t>
            </w:r>
          </w:p>
        </w:tc>
        <w:tc>
          <w:tcPr>
            <w:tcW w:w="7229" w:type="dxa"/>
            <w:tcBorders>
              <w:bottom w:val="single" w:sz="4" w:space="0" w:color="auto"/>
            </w:tcBorders>
          </w:tcPr>
          <w:p w14:paraId="105AB82E" w14:textId="77777777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Cs w:val="20"/>
              </w:rPr>
            </w:pPr>
            <w:r w:rsidRPr="007E4EAC">
              <w:rPr>
                <w:rFonts w:ascii="Times New Roman" w:hAnsi="Times New Roman" w:cs="Times New Roman"/>
                <w:b/>
                <w:szCs w:val="20"/>
              </w:rPr>
              <w:t>Oligonucleotides and probe</w:t>
            </w:r>
          </w:p>
        </w:tc>
      </w:tr>
      <w:tr w:rsidR="00E42C4C" w:rsidRPr="007E4EAC" w14:paraId="280DC9F2" w14:textId="77777777" w:rsidTr="00B700A6">
        <w:trPr>
          <w:trHeight w:val="300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33A83578" w14:textId="21CAD587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7E4EAC">
              <w:rPr>
                <w:rFonts w:ascii="Times New Roman" w:hAnsi="Times New Roman" w:cs="Times New Roman"/>
                <w:szCs w:val="20"/>
              </w:rPr>
              <w:t>ISAV</w:t>
            </w:r>
            <w:r w:rsidRPr="007E4EAC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Tbm93PC9BdXRob3I+PFllYXI+MjAwNjwvWWVhcj48UmVj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</w:fldData>
              </w:fldChar>
            </w:r>
            <w:r w:rsidR="002F6034" w:rsidRPr="007E4EAC"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 w:rsidR="002F6034" w:rsidRPr="007E4EAC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Tbm93PC9BdXRob3I+PFllYXI+MjAwNjwvWWVhcj48UmVj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</w:fldData>
              </w:fldChar>
            </w:r>
            <w:r w:rsidR="002F6034" w:rsidRPr="007E4EAC"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 w:rsidR="002F6034" w:rsidRPr="007E4EAC">
              <w:rPr>
                <w:rFonts w:ascii="Times New Roman" w:hAnsi="Times New Roman" w:cs="Times New Roman"/>
                <w:szCs w:val="20"/>
              </w:rPr>
            </w:r>
            <w:r w:rsidR="002F6034" w:rsidRPr="007E4EAC"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7E4EAC">
              <w:rPr>
                <w:rFonts w:ascii="Times New Roman" w:hAnsi="Times New Roman" w:cs="Times New Roman"/>
                <w:szCs w:val="20"/>
              </w:rPr>
            </w:r>
            <w:r w:rsidRPr="007E4EAC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7E4EAC">
              <w:rPr>
                <w:rFonts w:ascii="Times New Roman" w:hAnsi="Times New Roman" w:cs="Times New Roman"/>
                <w:noProof/>
                <w:szCs w:val="20"/>
                <w:vertAlign w:val="superscript"/>
              </w:rPr>
              <w:t>1</w:t>
            </w:r>
            <w:r w:rsidRPr="007E4EAC">
              <w:rPr>
                <w:rFonts w:ascii="Times New Roman" w:hAnsi="Times New Roman" w:cs="Times New Roman"/>
                <w:szCs w:val="20"/>
              </w:rPr>
              <w:fldChar w:fldCharType="end"/>
            </w:r>
          </w:p>
          <w:p w14:paraId="57180EA4" w14:textId="77777777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7229" w:type="dxa"/>
            <w:tcBorders>
              <w:top w:val="single" w:sz="4" w:space="0" w:color="auto"/>
              <w:bottom w:val="single" w:sz="4" w:space="0" w:color="auto"/>
            </w:tcBorders>
          </w:tcPr>
          <w:p w14:paraId="50F67F72" w14:textId="77777777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7E4EAC">
              <w:rPr>
                <w:rFonts w:ascii="Times New Roman" w:hAnsi="Times New Roman" w:cs="Times New Roman"/>
                <w:szCs w:val="20"/>
              </w:rPr>
              <w:t>FW: 5’- CTACACAGCAGGATGCAGATGT -3’</w:t>
            </w:r>
          </w:p>
          <w:p w14:paraId="1B841866" w14:textId="77777777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7E4EAC">
              <w:rPr>
                <w:rFonts w:ascii="Times New Roman" w:hAnsi="Times New Roman" w:cs="Times New Roman"/>
                <w:szCs w:val="20"/>
              </w:rPr>
              <w:t>REV: 5’- CAGGATGCCGGAAGTCGAT -3’</w:t>
            </w:r>
          </w:p>
          <w:p w14:paraId="35A8CEAE" w14:textId="77777777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7E4EAC">
              <w:rPr>
                <w:rFonts w:ascii="Times New Roman" w:hAnsi="Times New Roman" w:cs="Times New Roman"/>
                <w:szCs w:val="20"/>
              </w:rPr>
              <w:t>Probe: 5’-6-FAM- CATCGTCGCTGCAGTTC -MGB-NFQ-3’</w:t>
            </w:r>
          </w:p>
        </w:tc>
      </w:tr>
      <w:tr w:rsidR="00E42C4C" w:rsidRPr="004439A8" w14:paraId="65AABF70" w14:textId="77777777" w:rsidTr="00B700A6">
        <w:trPr>
          <w:trHeight w:val="300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5AA45905" w14:textId="2E6E9D5B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7E4EAC">
              <w:rPr>
                <w:rFonts w:ascii="Times New Roman" w:hAnsi="Times New Roman" w:cs="Times New Roman"/>
                <w:szCs w:val="20"/>
              </w:rPr>
              <w:t>PRV1</w:t>
            </w:r>
            <w:r w:rsidRPr="007E4EAC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QYWxhY2lvczwvQXV0aG9yPjxZZWFyPjIwMTA8L1llYXI+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</w:fldData>
              </w:fldChar>
            </w:r>
            <w:r w:rsidR="002F6034" w:rsidRPr="007E4EAC"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 w:rsidR="002F6034" w:rsidRPr="007E4EAC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QYWxhY2lvczwvQXV0aG9yPjxZZWFyPjIwMTA8L1llYXI+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</w:fldData>
              </w:fldChar>
            </w:r>
            <w:r w:rsidR="002F6034" w:rsidRPr="007E4EAC"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 w:rsidR="002F6034" w:rsidRPr="007E4EAC">
              <w:rPr>
                <w:rFonts w:ascii="Times New Roman" w:hAnsi="Times New Roman" w:cs="Times New Roman"/>
                <w:szCs w:val="20"/>
              </w:rPr>
            </w:r>
            <w:r w:rsidR="002F6034" w:rsidRPr="007E4EAC"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7E4EAC">
              <w:rPr>
                <w:rFonts w:ascii="Times New Roman" w:hAnsi="Times New Roman" w:cs="Times New Roman"/>
                <w:szCs w:val="20"/>
              </w:rPr>
            </w:r>
            <w:r w:rsidRPr="007E4EAC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7E4EAC">
              <w:rPr>
                <w:rFonts w:ascii="Times New Roman" w:hAnsi="Times New Roman" w:cs="Times New Roman"/>
                <w:noProof/>
                <w:szCs w:val="20"/>
                <w:vertAlign w:val="superscript"/>
              </w:rPr>
              <w:t>2</w:t>
            </w:r>
            <w:r w:rsidRPr="007E4EAC">
              <w:rPr>
                <w:rFonts w:ascii="Times New Roman" w:hAnsi="Times New Roman" w:cs="Times New Roman"/>
                <w:szCs w:val="20"/>
              </w:rPr>
              <w:fldChar w:fldCharType="end"/>
            </w:r>
          </w:p>
          <w:p w14:paraId="6DF80582" w14:textId="77777777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7229" w:type="dxa"/>
            <w:tcBorders>
              <w:top w:val="single" w:sz="4" w:space="0" w:color="auto"/>
              <w:bottom w:val="single" w:sz="4" w:space="0" w:color="auto"/>
            </w:tcBorders>
          </w:tcPr>
          <w:p w14:paraId="5EF82D42" w14:textId="77777777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7E4EAC">
              <w:rPr>
                <w:rFonts w:ascii="Times New Roman" w:hAnsi="Times New Roman" w:cs="Times New Roman"/>
                <w:szCs w:val="20"/>
              </w:rPr>
              <w:t>FW: 5’- TGCTAACACTCCAGGAGTCATTG -3’</w:t>
            </w:r>
          </w:p>
          <w:p w14:paraId="71ED1F81" w14:textId="77777777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7E4EAC">
              <w:rPr>
                <w:rFonts w:ascii="Times New Roman" w:hAnsi="Times New Roman" w:cs="Times New Roman"/>
                <w:szCs w:val="20"/>
              </w:rPr>
              <w:t>REV: 5’- TGAATCCGCTGCAGATGAGTA -3’</w:t>
            </w:r>
          </w:p>
          <w:p w14:paraId="30DE9299" w14:textId="77777777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  <w:lang w:val="en-GB"/>
              </w:rPr>
            </w:pPr>
            <w:r w:rsidRPr="007E4EAC">
              <w:rPr>
                <w:rFonts w:ascii="Times New Roman" w:hAnsi="Times New Roman" w:cs="Times New Roman"/>
                <w:szCs w:val="20"/>
                <w:lang w:val="en-GB"/>
              </w:rPr>
              <w:t>Probe: 5’-6-FAM- CGCCGGTAGCTCT -MGB-NFQ-3’</w:t>
            </w:r>
          </w:p>
        </w:tc>
      </w:tr>
      <w:tr w:rsidR="00E42C4C" w:rsidRPr="007E4EAC" w14:paraId="0AE191B9" w14:textId="77777777" w:rsidTr="00B700A6">
        <w:trPr>
          <w:trHeight w:val="300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3F2070E9" w14:textId="2F330350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7E4EAC">
              <w:rPr>
                <w:rFonts w:ascii="Times New Roman" w:hAnsi="Times New Roman" w:cs="Times New Roman"/>
                <w:szCs w:val="20"/>
              </w:rPr>
              <w:t>SAV</w:t>
            </w:r>
            <w:r w:rsidRPr="007E4EAC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Ib2RuZWxhbmQ8L0F1dGhvcj48WWVhcj4yMDA2PC9ZZWFy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</w:fldData>
              </w:fldChar>
            </w:r>
            <w:r w:rsidRPr="007E4EAC"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 w:rsidRPr="007E4EAC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Ib2RuZWxhbmQ8L0F1dGhvcj48WWVhcj4yMDA2PC9ZZWFy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</w:fldData>
              </w:fldChar>
            </w:r>
            <w:r w:rsidRPr="007E4EAC"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 w:rsidRPr="007E4EAC">
              <w:rPr>
                <w:rFonts w:ascii="Times New Roman" w:hAnsi="Times New Roman" w:cs="Times New Roman"/>
                <w:szCs w:val="20"/>
              </w:rPr>
            </w:r>
            <w:r w:rsidRPr="007E4EAC"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7E4EAC">
              <w:rPr>
                <w:rFonts w:ascii="Times New Roman" w:hAnsi="Times New Roman" w:cs="Times New Roman"/>
                <w:szCs w:val="20"/>
              </w:rPr>
            </w:r>
            <w:r w:rsidRPr="007E4EAC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7E4EAC">
              <w:rPr>
                <w:rFonts w:ascii="Times New Roman" w:hAnsi="Times New Roman" w:cs="Times New Roman"/>
                <w:noProof/>
                <w:szCs w:val="20"/>
                <w:vertAlign w:val="superscript"/>
              </w:rPr>
              <w:t>3</w:t>
            </w:r>
            <w:r w:rsidRPr="007E4EAC">
              <w:rPr>
                <w:rFonts w:ascii="Times New Roman" w:hAnsi="Times New Roman" w:cs="Times New Roman"/>
                <w:szCs w:val="20"/>
              </w:rPr>
              <w:fldChar w:fldCharType="end"/>
            </w:r>
          </w:p>
          <w:p w14:paraId="5A98820B" w14:textId="77777777" w:rsidR="00E42C4C" w:rsidRPr="007E4EAC" w:rsidRDefault="00E42C4C" w:rsidP="00E369FC">
            <w:pPr>
              <w:spacing w:line="276" w:lineRule="auto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7229" w:type="dxa"/>
            <w:tcBorders>
              <w:top w:val="single" w:sz="4" w:space="0" w:color="auto"/>
              <w:bottom w:val="single" w:sz="4" w:space="0" w:color="auto"/>
            </w:tcBorders>
          </w:tcPr>
          <w:p w14:paraId="27C1D350" w14:textId="77777777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7E4EAC">
              <w:rPr>
                <w:rFonts w:ascii="Times New Roman" w:hAnsi="Times New Roman" w:cs="Times New Roman"/>
                <w:szCs w:val="20"/>
              </w:rPr>
              <w:t>FW: 5’- CCGGCCCTGAACCAGTT -3’</w:t>
            </w:r>
          </w:p>
          <w:p w14:paraId="51D46C71" w14:textId="77777777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7E4EAC">
              <w:rPr>
                <w:rFonts w:ascii="Times New Roman" w:hAnsi="Times New Roman" w:cs="Times New Roman"/>
                <w:szCs w:val="20"/>
              </w:rPr>
              <w:t>REV: 5’- GTAGCCAAGTGGGAGAAAGCT -3’</w:t>
            </w:r>
          </w:p>
          <w:p w14:paraId="5D5116B9" w14:textId="77777777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7E4EAC">
              <w:rPr>
                <w:rFonts w:ascii="Times New Roman" w:hAnsi="Times New Roman" w:cs="Times New Roman"/>
                <w:szCs w:val="20"/>
              </w:rPr>
              <w:t>Probe: 5’-6-FAM- CTGGCCACCACTTCGA -MGB-NFQ-3’</w:t>
            </w:r>
          </w:p>
        </w:tc>
      </w:tr>
      <w:tr w:rsidR="00E42C4C" w:rsidRPr="007E4EAC" w14:paraId="7178A7E9" w14:textId="77777777" w:rsidTr="00B700A6">
        <w:trPr>
          <w:trHeight w:val="300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3D730450" w14:textId="298DDA44" w:rsidR="00E42C4C" w:rsidRPr="007E4EAC" w:rsidRDefault="009112FD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7E4EAC">
              <w:rPr>
                <w:rFonts w:ascii="Times New Roman" w:hAnsi="Times New Roman" w:cs="Times New Roman"/>
                <w:szCs w:val="20"/>
              </w:rPr>
              <w:t>PMCV</w:t>
            </w:r>
            <w:r w:rsidR="00D972A5" w:rsidRPr="007E4EAC"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D972A5" w:rsidRPr="007E4EAC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Løvoll&lt;/Author&gt;&lt;Year&gt;2010&lt;/Year&gt;&lt;RecNum&gt;400&lt;/RecNum&gt;&lt;DisplayText&gt;&lt;style face="superscript"&gt;4&lt;/style&gt;&lt;/DisplayText&gt;&lt;record&gt;&lt;rec-number&gt;400&lt;/rec-number&gt;&lt;foreign-keys&gt;&lt;key app="EN" db-id="vrr90tx2zxfvvteaptvpdwxb5e9devrrrvrz" timestamp="1762529146"&gt;400&lt;/key&gt;&lt;/foreign-keys&gt;&lt;ref-type name="Journal Article"&gt;17&lt;/ref-type&gt;&lt;contributors&gt;&lt;authors&gt;&lt;author&gt;Løvoll, M.&lt;/author&gt;&lt;author&gt;Wiik-Nielsen, J.&lt;/author&gt;&lt;author&gt;Grove, S.&lt;/author&gt;&lt;author&gt;Wiik-Nielsen, C.R.&lt;/author&gt;&lt;author&gt;Kristoffersen, A.B.&lt;/author&gt;&lt;author&gt;Faller, R.&lt;/author&gt;&lt;author&gt;Poppe, T.&lt;/author&gt;&lt;author&gt;Jung, J.&lt;/author&gt;&lt;author&gt;Pedamallu, C.S.&lt;/author&gt;&lt;author&gt;Nederbragt, A.J.&lt;/author&gt;&lt;/authors&gt;&lt;/contributors&gt;&lt;titles&gt;&lt;title&gt;&lt;style face="normal" font="default" size="100%"&gt;A novel totivirus and piscine reovirus (PRV) in Atlantic salmon (&lt;/style&gt;&lt;style face="italic" font="default" size="100%"&gt;Salmo salar&lt;/style&gt;&lt;style face="normal" font="default" size="100%"&gt;) with cardiomyopathy syndrome (CMS)&lt;/style&gt;&lt;/title&gt;&lt;secondary-title&gt;Virology Journal&lt;/secondary-title&gt;&lt;/titles&gt;&lt;periodical&gt;&lt;full-title&gt;Virology Journal&lt;/full-title&gt;&lt;abbr-1&gt;Virol J&lt;/abbr-1&gt;&lt;/periodical&gt;&lt;pages&gt;309&lt;/pages&gt;&lt;volume&gt;7&lt;/volume&gt;&lt;number&gt;1&lt;/number&gt;&lt;dates&gt;&lt;year&gt;2010&lt;/year&gt;&lt;/dates&gt;&lt;isbn&gt;1743-422X&lt;/isbn&gt;&lt;urls&gt;&lt;/urls&gt;&lt;electronic-resource-num&gt;https://doi.org/10.1186/1743-422X-7-309&lt;/electronic-resource-num&gt;&lt;/record&gt;&lt;/Cite&gt;&lt;/EndNote&gt;</w:instrText>
            </w:r>
            <w:r w:rsidR="00D972A5" w:rsidRPr="007E4EAC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D972A5" w:rsidRPr="007E4EAC">
              <w:rPr>
                <w:rFonts w:ascii="Times New Roman" w:hAnsi="Times New Roman" w:cs="Times New Roman"/>
                <w:noProof/>
                <w:szCs w:val="20"/>
                <w:vertAlign w:val="superscript"/>
              </w:rPr>
              <w:t>4</w:t>
            </w:r>
            <w:r w:rsidR="00D972A5" w:rsidRPr="007E4EAC">
              <w:rPr>
                <w:rFonts w:ascii="Times New Roman" w:hAnsi="Times New Roman" w:cs="Times New Roman"/>
                <w:szCs w:val="20"/>
              </w:rPr>
              <w:fldChar w:fldCharType="end"/>
            </w:r>
          </w:p>
          <w:p w14:paraId="007942AA" w14:textId="77777777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7229" w:type="dxa"/>
            <w:tcBorders>
              <w:top w:val="single" w:sz="4" w:space="0" w:color="auto"/>
              <w:bottom w:val="single" w:sz="4" w:space="0" w:color="auto"/>
            </w:tcBorders>
          </w:tcPr>
          <w:p w14:paraId="46FF1FD1" w14:textId="1558A8A7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7E4EAC">
              <w:rPr>
                <w:rFonts w:ascii="Times New Roman" w:hAnsi="Times New Roman" w:cs="Times New Roman"/>
                <w:szCs w:val="20"/>
              </w:rPr>
              <w:t xml:space="preserve">FW: 5’- </w:t>
            </w:r>
            <w:r w:rsidR="00485CEE" w:rsidRPr="007E4EAC">
              <w:rPr>
                <w:rFonts w:ascii="Times New Roman" w:hAnsi="Times New Roman" w:cs="Times New Roman"/>
                <w:szCs w:val="20"/>
              </w:rPr>
              <w:t>TTCCAAACAATTCGAGAAGCG</w:t>
            </w:r>
            <w:r w:rsidRPr="007E4EAC">
              <w:rPr>
                <w:rFonts w:ascii="Times New Roman" w:hAnsi="Times New Roman" w:cs="Times New Roman"/>
                <w:szCs w:val="20"/>
              </w:rPr>
              <w:t xml:space="preserve"> -3’</w:t>
            </w:r>
          </w:p>
          <w:p w14:paraId="44746746" w14:textId="2B026BBB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7E4EAC">
              <w:rPr>
                <w:rFonts w:ascii="Times New Roman" w:hAnsi="Times New Roman" w:cs="Times New Roman"/>
                <w:szCs w:val="20"/>
              </w:rPr>
              <w:t xml:space="preserve">REV: 5’- </w:t>
            </w:r>
            <w:r w:rsidR="00485CEE" w:rsidRPr="007E4EAC">
              <w:rPr>
                <w:rFonts w:ascii="Times New Roman" w:hAnsi="Times New Roman" w:cs="Times New Roman"/>
                <w:szCs w:val="20"/>
              </w:rPr>
              <w:t>ACCTGCCATTTTCCCCTCTT</w:t>
            </w:r>
            <w:r w:rsidRPr="007E4EAC">
              <w:rPr>
                <w:rFonts w:ascii="Times New Roman" w:hAnsi="Times New Roman" w:cs="Times New Roman"/>
                <w:szCs w:val="20"/>
              </w:rPr>
              <w:t xml:space="preserve"> -3’</w:t>
            </w:r>
          </w:p>
          <w:p w14:paraId="40AABF46" w14:textId="6FD6FBF8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7E4EAC">
              <w:rPr>
                <w:rFonts w:ascii="Times New Roman" w:hAnsi="Times New Roman" w:cs="Times New Roman"/>
                <w:szCs w:val="20"/>
              </w:rPr>
              <w:t xml:space="preserve">Probe: 5’-6-FAM - </w:t>
            </w:r>
            <w:r w:rsidR="00D972A5" w:rsidRPr="007E4EAC">
              <w:rPr>
                <w:rFonts w:ascii="Times New Roman" w:hAnsi="Times New Roman" w:cs="Times New Roman"/>
                <w:szCs w:val="20"/>
              </w:rPr>
              <w:t>CCGGGTAAAGTATTTGCGTC</w:t>
            </w:r>
            <w:r w:rsidRPr="007E4EAC">
              <w:rPr>
                <w:rFonts w:ascii="Times New Roman" w:hAnsi="Times New Roman" w:cs="Times New Roman"/>
                <w:szCs w:val="20"/>
              </w:rPr>
              <w:t xml:space="preserve"> -MGB-NFQ</w:t>
            </w:r>
            <w:r w:rsidR="0003142C">
              <w:rPr>
                <w:rFonts w:ascii="Times New Roman" w:hAnsi="Times New Roman" w:cs="Times New Roman"/>
                <w:szCs w:val="20"/>
              </w:rPr>
              <w:t>-</w:t>
            </w:r>
            <w:r w:rsidRPr="007E4EAC">
              <w:rPr>
                <w:rFonts w:ascii="Times New Roman" w:hAnsi="Times New Roman" w:cs="Times New Roman"/>
                <w:szCs w:val="20"/>
              </w:rPr>
              <w:t>3’</w:t>
            </w:r>
          </w:p>
        </w:tc>
      </w:tr>
      <w:tr w:rsidR="00A26300" w:rsidRPr="007E4EAC" w14:paraId="66DB8D78" w14:textId="77777777" w:rsidTr="00B700A6">
        <w:trPr>
          <w:trHeight w:val="300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6D9213F5" w14:textId="56D985AF" w:rsidR="00A26300" w:rsidRPr="007E4EAC" w:rsidRDefault="00A26300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IPNV</w:t>
            </w:r>
            <w:r>
              <w:rPr>
                <w:rFonts w:ascii="Times New Roman" w:hAnsi="Times New Roman" w:cs="Times New Roman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Ørpetveit&lt;/Author&gt;&lt;Year&gt;2010&lt;/Year&gt;&lt;RecNum&gt;406&lt;/RecNum&gt;&lt;DisplayText&gt;&lt;style face="superscript"&gt;5&lt;/style&gt;&lt;/DisplayText&gt;&lt;record&gt;&lt;rec-number&gt;406&lt;/rec-number&gt;&lt;foreign-keys&gt;&lt;key app="EN" db-id="vrr90tx2zxfvvteaptvpdwxb5e9devrrrvrz" timestamp="1762690624"&gt;406&lt;/key&gt;&lt;/foreign-keys&gt;&lt;ref-type name="Journal Article"&gt;17&lt;/ref-type&gt;&lt;contributors&gt;&lt;authors&gt;&lt;author&gt;Ørpetveit, I.&lt;/author&gt;&lt;author&gt;Mikalsen, A.B.&lt;/author&gt;&lt;author&gt;Sindre, H.&lt;/author&gt;&lt;author&gt;Evensen, Ø.&lt;/author&gt;&lt;author&gt;Dannevig, B.H.&lt;/author&gt;&lt;author&gt;Midtlyng, P.J.&lt;/author&gt;&lt;/authors&gt;&lt;/contributors&gt;&lt;titles&gt;&lt;title&gt;Detection of infectious pancreatic necrosis virus in subclinically infected Atlantic salmon by virus isolation in cell culture or real-time reverse transcription polymerase chain reaction: influence of sample preservation and storage&lt;/title&gt;&lt;secondary-title&gt;Journal of Veterinary Diagnostic Investigation&lt;/secondary-title&gt;&lt;/titles&gt;&lt;periodical&gt;&lt;full-title&gt;Journal of Veterinary Diagnostic Investigation&lt;/full-title&gt;&lt;/periodical&gt;&lt;pages&gt;886-895&lt;/pages&gt;&lt;volume&gt;22&lt;/volume&gt;&lt;number&gt;6&lt;/number&gt;&lt;dates&gt;&lt;year&gt;2010&lt;/year&gt;&lt;/dates&gt;&lt;isbn&gt;1040-6387&lt;/isbn&gt;&lt;urls&gt;&lt;/urls&gt;&lt;electronic-resource-num&gt;https://doi.org/10.1177/10406387100220060&lt;/electronic-resource-num&gt;&lt;/record&gt;&lt;/Cite&gt;&lt;/EndNote&gt;</w:instrText>
            </w:r>
            <w:r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A26300">
              <w:rPr>
                <w:rFonts w:ascii="Times New Roman" w:hAnsi="Times New Roman" w:cs="Times New Roman"/>
                <w:noProof/>
                <w:szCs w:val="20"/>
                <w:vertAlign w:val="superscript"/>
              </w:rPr>
              <w:t>5</w:t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  <w:tc>
          <w:tcPr>
            <w:tcW w:w="7229" w:type="dxa"/>
            <w:tcBorders>
              <w:top w:val="single" w:sz="4" w:space="0" w:color="auto"/>
              <w:bottom w:val="single" w:sz="4" w:space="0" w:color="auto"/>
            </w:tcBorders>
          </w:tcPr>
          <w:p w14:paraId="1C737963" w14:textId="3018B959" w:rsidR="00A26300" w:rsidRPr="007E4EAC" w:rsidRDefault="00A26300" w:rsidP="00A26300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7E4EAC">
              <w:rPr>
                <w:rFonts w:ascii="Times New Roman" w:hAnsi="Times New Roman" w:cs="Times New Roman"/>
                <w:szCs w:val="20"/>
              </w:rPr>
              <w:t xml:space="preserve">FW: 5’- </w:t>
            </w:r>
            <w:r w:rsidR="00E479B5" w:rsidRPr="00E479B5">
              <w:rPr>
                <w:rFonts w:ascii="Times New Roman" w:hAnsi="Times New Roman" w:cs="Times New Roman"/>
                <w:szCs w:val="20"/>
              </w:rPr>
              <w:t>CGACCGACATGAACAAAATCA</w:t>
            </w:r>
            <w:r w:rsidRPr="007E4EAC">
              <w:rPr>
                <w:rFonts w:ascii="Times New Roman" w:hAnsi="Times New Roman" w:cs="Times New Roman"/>
                <w:szCs w:val="20"/>
              </w:rPr>
              <w:t xml:space="preserve"> -3’</w:t>
            </w:r>
          </w:p>
          <w:p w14:paraId="1504948C" w14:textId="41829A88" w:rsidR="00A26300" w:rsidRPr="007E4EAC" w:rsidRDefault="00A26300" w:rsidP="00A26300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7E4EAC">
              <w:rPr>
                <w:rFonts w:ascii="Times New Roman" w:hAnsi="Times New Roman" w:cs="Times New Roman"/>
                <w:szCs w:val="20"/>
              </w:rPr>
              <w:t xml:space="preserve">REV: 5’- </w:t>
            </w:r>
            <w:r w:rsidR="00E479B5" w:rsidRPr="00E479B5">
              <w:rPr>
                <w:rFonts w:ascii="Times New Roman" w:hAnsi="Times New Roman" w:cs="Times New Roman"/>
                <w:szCs w:val="20"/>
              </w:rPr>
              <w:t>AGTTGCAGCTGTATTCGCACA</w:t>
            </w:r>
            <w:r w:rsidRPr="007E4EAC">
              <w:rPr>
                <w:rFonts w:ascii="Times New Roman" w:hAnsi="Times New Roman" w:cs="Times New Roman"/>
                <w:szCs w:val="20"/>
              </w:rPr>
              <w:t xml:space="preserve"> -3’</w:t>
            </w:r>
          </w:p>
          <w:p w14:paraId="18148914" w14:textId="740DC524" w:rsidR="00A26300" w:rsidRPr="007E4EAC" w:rsidRDefault="00A26300" w:rsidP="00A26300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7E4EAC">
              <w:rPr>
                <w:rFonts w:ascii="Times New Roman" w:hAnsi="Times New Roman" w:cs="Times New Roman"/>
                <w:szCs w:val="20"/>
              </w:rPr>
              <w:t xml:space="preserve">Probe: 5’-6-FAM </w:t>
            </w:r>
            <w:r w:rsidR="0011618B">
              <w:rPr>
                <w:rFonts w:ascii="Times New Roman" w:hAnsi="Times New Roman" w:cs="Times New Roman"/>
                <w:szCs w:val="20"/>
              </w:rPr>
              <w:t xml:space="preserve">- </w:t>
            </w:r>
            <w:r w:rsidR="0011618B" w:rsidRPr="0011618B">
              <w:rPr>
                <w:rFonts w:ascii="Times New Roman" w:hAnsi="Times New Roman" w:cs="Times New Roman"/>
                <w:szCs w:val="20"/>
              </w:rPr>
              <w:t>TCTAGCCAACAGTGTGTACGGCCTCCC</w:t>
            </w:r>
            <w:r w:rsidR="0011618B">
              <w:rPr>
                <w:rFonts w:ascii="Times New Roman" w:hAnsi="Times New Roman" w:cs="Times New Roman"/>
                <w:szCs w:val="20"/>
              </w:rPr>
              <w:t xml:space="preserve"> </w:t>
            </w:r>
            <w:r w:rsidRPr="007E4EAC">
              <w:rPr>
                <w:rFonts w:ascii="Times New Roman" w:hAnsi="Times New Roman" w:cs="Times New Roman"/>
                <w:szCs w:val="20"/>
              </w:rPr>
              <w:t>-</w:t>
            </w:r>
            <w:r w:rsidR="0003142C" w:rsidRPr="0003142C">
              <w:rPr>
                <w:rFonts w:ascii="Times New Roman" w:hAnsi="Times New Roman" w:cs="Times New Roman"/>
                <w:szCs w:val="20"/>
              </w:rPr>
              <w:t xml:space="preserve"> BHQ-3’</w:t>
            </w:r>
          </w:p>
        </w:tc>
      </w:tr>
      <w:tr w:rsidR="00E42C4C" w:rsidRPr="004439A8" w14:paraId="7A7EEED9" w14:textId="77777777" w:rsidTr="00B700A6">
        <w:trPr>
          <w:trHeight w:val="300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583B66E9" w14:textId="1DF4D8D8" w:rsidR="00E42C4C" w:rsidRPr="007E4EAC" w:rsidRDefault="00E42C4C" w:rsidP="00930173">
            <w:pPr>
              <w:spacing w:line="276" w:lineRule="auto"/>
              <w:rPr>
                <w:rFonts w:ascii="Times New Roman" w:hAnsi="Times New Roman" w:cs="Times New Roman"/>
                <w:iCs/>
                <w:szCs w:val="20"/>
                <w:lang w:val="it-IT"/>
              </w:rPr>
            </w:pPr>
            <w:r w:rsidRPr="007E4EAC">
              <w:rPr>
                <w:rFonts w:ascii="Times New Roman" w:hAnsi="Times New Roman" w:cs="Times New Roman"/>
                <w:i/>
                <w:iCs/>
                <w:szCs w:val="20"/>
                <w:lang w:val="it-IT"/>
              </w:rPr>
              <w:t xml:space="preserve">Yersinia ruckeri </w:t>
            </w:r>
            <w:r w:rsidRPr="007E4EAC">
              <w:rPr>
                <w:rFonts w:ascii="Times New Roman" w:hAnsi="Times New Roman" w:cs="Times New Roman"/>
                <w:iCs/>
                <w:szCs w:val="20"/>
                <w:lang w:val="it-IT"/>
              </w:rPr>
              <w:t>CC1</w:t>
            </w:r>
            <w:r w:rsidRPr="007E4EAC">
              <w:rPr>
                <w:rFonts w:ascii="Times New Roman" w:hAnsi="Times New Roman" w:cs="Times New Roman"/>
                <w:szCs w:val="20"/>
                <w:lang w:val="it-IT"/>
              </w:rPr>
              <w:fldChar w:fldCharType="begin">
                <w:fldData xml:space="preserve">PEVuZE5vdGU+PENpdGU+PEF1dGhvcj5SaWJvcmc8L0F1dGhvcj48WWVhcj4yMDIyPC9ZZWFyPjxS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</w:fldData>
              </w:fldChar>
            </w:r>
            <w:r w:rsidR="00A26300">
              <w:rPr>
                <w:rFonts w:ascii="Times New Roman" w:hAnsi="Times New Roman" w:cs="Times New Roman"/>
                <w:szCs w:val="20"/>
                <w:lang w:val="it-IT"/>
              </w:rPr>
              <w:instrText xml:space="preserve"> ADDIN EN.CITE </w:instrText>
            </w:r>
            <w:r w:rsidR="00A26300">
              <w:rPr>
                <w:rFonts w:ascii="Times New Roman" w:hAnsi="Times New Roman" w:cs="Times New Roman"/>
                <w:szCs w:val="20"/>
                <w:lang w:val="it-IT"/>
              </w:rPr>
              <w:fldChar w:fldCharType="begin">
                <w:fldData xml:space="preserve">PEVuZE5vdGU+PENpdGU+PEF1dGhvcj5SaWJvcmc8L0F1dGhvcj48WWVhcj4yMDIyPC9ZZWFyPjxS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</w:fldData>
              </w:fldChar>
            </w:r>
            <w:r w:rsidR="00A26300">
              <w:rPr>
                <w:rFonts w:ascii="Times New Roman" w:hAnsi="Times New Roman" w:cs="Times New Roman"/>
                <w:szCs w:val="20"/>
                <w:lang w:val="it-IT"/>
              </w:rPr>
              <w:instrText xml:space="preserve"> ADDIN EN.CITE.DATA </w:instrText>
            </w:r>
            <w:r w:rsidR="00A26300">
              <w:rPr>
                <w:rFonts w:ascii="Times New Roman" w:hAnsi="Times New Roman" w:cs="Times New Roman"/>
                <w:szCs w:val="20"/>
                <w:lang w:val="it-IT"/>
              </w:rPr>
            </w:r>
            <w:r w:rsidR="00A26300">
              <w:rPr>
                <w:rFonts w:ascii="Times New Roman" w:hAnsi="Times New Roman" w:cs="Times New Roman"/>
                <w:szCs w:val="20"/>
                <w:lang w:val="it-IT"/>
              </w:rPr>
              <w:fldChar w:fldCharType="end"/>
            </w:r>
            <w:r w:rsidRPr="007E4EAC">
              <w:rPr>
                <w:rFonts w:ascii="Times New Roman" w:hAnsi="Times New Roman" w:cs="Times New Roman"/>
                <w:szCs w:val="20"/>
                <w:lang w:val="it-IT"/>
              </w:rPr>
            </w:r>
            <w:r w:rsidRPr="007E4EAC">
              <w:rPr>
                <w:rFonts w:ascii="Times New Roman" w:hAnsi="Times New Roman" w:cs="Times New Roman"/>
                <w:szCs w:val="20"/>
                <w:lang w:val="it-IT"/>
              </w:rPr>
              <w:fldChar w:fldCharType="separate"/>
            </w:r>
            <w:r w:rsidR="00A26300" w:rsidRPr="00A26300">
              <w:rPr>
                <w:rFonts w:ascii="Times New Roman" w:hAnsi="Times New Roman" w:cs="Times New Roman"/>
                <w:noProof/>
                <w:szCs w:val="20"/>
                <w:vertAlign w:val="superscript"/>
                <w:lang w:val="it-IT"/>
              </w:rPr>
              <w:t>6</w:t>
            </w:r>
            <w:r w:rsidRPr="007E4EAC">
              <w:rPr>
                <w:rFonts w:ascii="Times New Roman" w:hAnsi="Times New Roman" w:cs="Times New Roman"/>
                <w:szCs w:val="20"/>
                <w:lang w:val="it-IT"/>
              </w:rPr>
              <w:fldChar w:fldCharType="end"/>
            </w:r>
          </w:p>
          <w:p w14:paraId="79E7E523" w14:textId="77777777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  <w:lang w:val="it-IT"/>
              </w:rPr>
            </w:pPr>
          </w:p>
        </w:tc>
        <w:tc>
          <w:tcPr>
            <w:tcW w:w="7229" w:type="dxa"/>
            <w:tcBorders>
              <w:top w:val="single" w:sz="4" w:space="0" w:color="auto"/>
              <w:bottom w:val="single" w:sz="4" w:space="0" w:color="auto"/>
            </w:tcBorders>
          </w:tcPr>
          <w:p w14:paraId="504E7084" w14:textId="77777777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  <w:lang w:val="it-IT"/>
              </w:rPr>
            </w:pPr>
            <w:r w:rsidRPr="007E4EAC">
              <w:rPr>
                <w:rFonts w:ascii="Times New Roman" w:hAnsi="Times New Roman" w:cs="Times New Roman"/>
                <w:szCs w:val="20"/>
                <w:lang w:val="it-IT"/>
              </w:rPr>
              <w:t>FW: 5’- GAATTAGGCGCAACTCAATTTGAC -3’</w:t>
            </w:r>
          </w:p>
          <w:p w14:paraId="6C3F5B15" w14:textId="77777777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  <w:lang w:val="it-IT"/>
              </w:rPr>
            </w:pPr>
            <w:r w:rsidRPr="007E4EAC">
              <w:rPr>
                <w:rFonts w:ascii="Times New Roman" w:hAnsi="Times New Roman" w:cs="Times New Roman"/>
                <w:szCs w:val="20"/>
                <w:lang w:val="it-IT"/>
              </w:rPr>
              <w:t>REV: 5’- ACTGGTAAGGGATGTTATGTTTCA -3’</w:t>
            </w:r>
          </w:p>
          <w:p w14:paraId="55961A61" w14:textId="77777777" w:rsidR="00E42C4C" w:rsidRPr="007E4EAC" w:rsidRDefault="00E42C4C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  <w:lang w:val="it-IT"/>
              </w:rPr>
            </w:pPr>
            <w:r w:rsidRPr="007E4EAC">
              <w:rPr>
                <w:rFonts w:ascii="Times New Roman" w:hAnsi="Times New Roman" w:cs="Times New Roman"/>
                <w:szCs w:val="20"/>
                <w:lang w:val="it-IT"/>
              </w:rPr>
              <w:t>Probe: 5’-VIC- TATGACGACTGAGTGTTTAC -MGB-NFQ-3’</w:t>
            </w:r>
          </w:p>
        </w:tc>
      </w:tr>
      <w:tr w:rsidR="00D972A5" w:rsidRPr="004439A8" w14:paraId="7873047D" w14:textId="77777777" w:rsidTr="00B700A6">
        <w:trPr>
          <w:trHeight w:val="300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59B7E667" w14:textId="4DA4256C" w:rsidR="00D972A5" w:rsidRPr="00B700A6" w:rsidRDefault="00D972A5" w:rsidP="00E369FC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  <w:lang w:val="it-IT"/>
              </w:rPr>
            </w:pPr>
            <w:r w:rsidRPr="007E4EAC">
              <w:rPr>
                <w:rFonts w:ascii="Times New Roman" w:hAnsi="Times New Roman" w:cs="Times New Roman"/>
                <w:i/>
                <w:iCs/>
                <w:szCs w:val="20"/>
                <w:lang w:val="it-IT"/>
              </w:rPr>
              <w:t>Paramoeba perurans</w:t>
            </w:r>
            <w:r w:rsidR="00B700A6" w:rsidRPr="00B700A6">
              <w:rPr>
                <w:rFonts w:ascii="Times New Roman" w:hAnsi="Times New Roman" w:cs="Times New Roman"/>
                <w:szCs w:val="20"/>
                <w:lang w:val="it-IT"/>
              </w:rPr>
              <w:fldChar w:fldCharType="begin"/>
            </w:r>
            <w:r w:rsidR="00A26300">
              <w:rPr>
                <w:rFonts w:ascii="Times New Roman" w:hAnsi="Times New Roman" w:cs="Times New Roman"/>
                <w:szCs w:val="20"/>
                <w:lang w:val="it-IT"/>
              </w:rPr>
              <w:instrText xml:space="preserve"> ADDIN EN.CITE &lt;EndNote&gt;&lt;Cite&gt;&lt;Author&gt;Lazado&lt;/Author&gt;&lt;Year&gt;2022&lt;/Year&gt;&lt;RecNum&gt;397&lt;/RecNum&gt;&lt;DisplayText&gt;&lt;style face="superscript"&gt;7&lt;/style&gt;&lt;/DisplayText&gt;&lt;record&gt;&lt;rec-number&gt;397&lt;/rec-number&gt;&lt;foreign-keys&gt;&lt;key app="EN" db-id="vrr90tx2zxfvvteaptvpdwxb5e9devrrrvrz" timestamp="1762512724"&gt;397&lt;/key&gt;&lt;/foreign-keys&gt;&lt;ref-type name="Journal Article"&gt;17&lt;/ref-type&gt;&lt;contributors&gt;&lt;authors&gt;&lt;author&gt;Lazado, C.C.&lt;/author&gt;&lt;author&gt;Breiland, M.W.&lt;/author&gt;&lt;author&gt;Furtado, F.&lt;/author&gt;&lt;author&gt;Burgerhout, E.&lt;/author&gt;&lt;author&gt;Strand, D.&lt;/author&gt;&lt;/authors&gt;&lt;/contributors&gt;&lt;titles&gt;&lt;title&gt;&lt;style face="normal" font="default" size="100%"&gt;The circulating plasma metabolome of &lt;/style&gt;&lt;style face="italic" font="default" size="100%"&gt;Neoparamoeba perurans&lt;/style&gt;&lt;style face="normal" font="default" size="100%"&gt;-infected Atlantic salmon (&lt;/style&gt;&lt;style face="italic" font="default" size="100%"&gt;Salmo salar&lt;/style&gt;&lt;style face="normal" font="default" size="100%"&gt;)&lt;/style&gt;&lt;/title&gt;&lt;secondary-title&gt;Microbial Pathogenesis&lt;/secondary-title&gt;&lt;/titles&gt;&lt;periodical&gt;&lt;full-title&gt;Microbial pathogenesis&lt;/full-title&gt;&lt;/periodical&gt;&lt;pages&gt;105553&lt;/pages&gt;&lt;volume&gt;166&lt;/volume&gt;&lt;dates&gt;&lt;year&gt;2022&lt;/year&gt;&lt;/dates&gt;&lt;isbn&gt;0882-4010&lt;/isbn&gt;&lt;urls&gt;&lt;/urls&gt;&lt;electronic-resource-num&gt;https://doi.org/10.1016/j.micpath.2022.105553&lt;/electronic-resource-num&gt;&lt;/record&gt;&lt;/Cite&gt;&lt;/EndNote&gt;</w:instrText>
            </w:r>
            <w:r w:rsidR="00B700A6" w:rsidRPr="00B700A6">
              <w:rPr>
                <w:rFonts w:ascii="Times New Roman" w:hAnsi="Times New Roman" w:cs="Times New Roman"/>
                <w:szCs w:val="20"/>
                <w:lang w:val="it-IT"/>
              </w:rPr>
              <w:fldChar w:fldCharType="separate"/>
            </w:r>
            <w:r w:rsidR="00A26300" w:rsidRPr="00A26300">
              <w:rPr>
                <w:rFonts w:ascii="Times New Roman" w:hAnsi="Times New Roman" w:cs="Times New Roman"/>
                <w:noProof/>
                <w:szCs w:val="20"/>
                <w:vertAlign w:val="superscript"/>
                <w:lang w:val="it-IT"/>
              </w:rPr>
              <w:t>7</w:t>
            </w:r>
            <w:r w:rsidR="00B700A6" w:rsidRPr="00B700A6">
              <w:rPr>
                <w:rFonts w:ascii="Times New Roman" w:hAnsi="Times New Roman" w:cs="Times New Roman"/>
                <w:szCs w:val="20"/>
                <w:lang w:val="it-IT"/>
              </w:rPr>
              <w:fldChar w:fldCharType="end"/>
            </w:r>
          </w:p>
        </w:tc>
        <w:tc>
          <w:tcPr>
            <w:tcW w:w="7229" w:type="dxa"/>
            <w:tcBorders>
              <w:top w:val="single" w:sz="4" w:space="0" w:color="auto"/>
              <w:bottom w:val="single" w:sz="4" w:space="0" w:color="auto"/>
            </w:tcBorders>
          </w:tcPr>
          <w:p w14:paraId="3EE258C1" w14:textId="5C4FED8A" w:rsidR="00B7517B" w:rsidRPr="007E4EAC" w:rsidRDefault="00B7517B" w:rsidP="00B7517B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  <w:lang w:val="it-IT"/>
              </w:rPr>
            </w:pPr>
            <w:r w:rsidRPr="007E4EAC">
              <w:rPr>
                <w:rFonts w:ascii="Times New Roman" w:hAnsi="Times New Roman" w:cs="Times New Roman"/>
                <w:szCs w:val="20"/>
                <w:lang w:val="it-IT"/>
              </w:rPr>
              <w:t xml:space="preserve">FW: 5’- </w:t>
            </w:r>
            <w:r w:rsidR="002C339C" w:rsidRPr="007E4EAC">
              <w:rPr>
                <w:rFonts w:ascii="Times New Roman" w:hAnsi="Times New Roman" w:cs="Times New Roman"/>
                <w:szCs w:val="20"/>
                <w:lang w:val="it-IT"/>
              </w:rPr>
              <w:t>GTTCTTTCGGGAGCTGGGAG</w:t>
            </w:r>
            <w:r w:rsidRPr="007E4EAC">
              <w:rPr>
                <w:rFonts w:ascii="Times New Roman" w:hAnsi="Times New Roman" w:cs="Times New Roman"/>
                <w:szCs w:val="20"/>
                <w:lang w:val="it-IT"/>
              </w:rPr>
              <w:t xml:space="preserve"> -3’</w:t>
            </w:r>
          </w:p>
          <w:p w14:paraId="0C73B62A" w14:textId="22325CD6" w:rsidR="00B7517B" w:rsidRPr="007E4EAC" w:rsidRDefault="00B7517B" w:rsidP="00B7517B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  <w:lang w:val="it-IT"/>
              </w:rPr>
            </w:pPr>
            <w:r w:rsidRPr="007E4EAC">
              <w:rPr>
                <w:rFonts w:ascii="Times New Roman" w:hAnsi="Times New Roman" w:cs="Times New Roman"/>
                <w:szCs w:val="20"/>
                <w:lang w:val="it-IT"/>
              </w:rPr>
              <w:t xml:space="preserve">REV: 5’- </w:t>
            </w:r>
            <w:r w:rsidR="00821F39" w:rsidRPr="007E4EAC">
              <w:rPr>
                <w:rFonts w:ascii="Times New Roman" w:hAnsi="Times New Roman" w:cs="Times New Roman"/>
                <w:szCs w:val="20"/>
                <w:lang w:val="it-IT"/>
              </w:rPr>
              <w:t>CATGATTCACCATATGTTAAATTTCC</w:t>
            </w:r>
            <w:r w:rsidRPr="007E4EAC">
              <w:rPr>
                <w:rFonts w:ascii="Times New Roman" w:hAnsi="Times New Roman" w:cs="Times New Roman"/>
                <w:szCs w:val="20"/>
                <w:lang w:val="it-IT"/>
              </w:rPr>
              <w:t xml:space="preserve"> -3’</w:t>
            </w:r>
          </w:p>
          <w:p w14:paraId="7F0EDE4C" w14:textId="258D5507" w:rsidR="00D972A5" w:rsidRPr="007E4EAC" w:rsidRDefault="00B7517B" w:rsidP="00036654">
            <w:pPr>
              <w:spacing w:line="276" w:lineRule="auto"/>
              <w:jc w:val="both"/>
              <w:rPr>
                <w:rFonts w:ascii="Times New Roman" w:hAnsi="Times New Roman" w:cs="Times New Roman"/>
                <w:szCs w:val="20"/>
                <w:lang w:val="it-IT"/>
              </w:rPr>
            </w:pPr>
            <w:r w:rsidRPr="007E4EAC">
              <w:rPr>
                <w:rFonts w:ascii="Times New Roman" w:hAnsi="Times New Roman" w:cs="Times New Roman"/>
                <w:szCs w:val="20"/>
                <w:lang w:val="it-IT"/>
              </w:rPr>
              <w:t>Probe: 5’-</w:t>
            </w:r>
            <w:r w:rsidR="00036654" w:rsidRPr="007E4EAC">
              <w:rPr>
                <w:rFonts w:ascii="Times New Roman" w:hAnsi="Times New Roman" w:cs="Times New Roman"/>
                <w:szCs w:val="20"/>
                <w:lang w:val="it-IT"/>
              </w:rPr>
              <w:t>6-FAM</w:t>
            </w:r>
            <w:r w:rsidR="00E772E6" w:rsidRPr="007E4EAC">
              <w:rPr>
                <w:rFonts w:ascii="Times New Roman" w:hAnsi="Times New Roman" w:cs="Times New Roman"/>
                <w:szCs w:val="20"/>
                <w:lang w:val="it-IT"/>
              </w:rPr>
              <w:t xml:space="preserve"> - </w:t>
            </w:r>
            <w:r w:rsidR="00036654" w:rsidRPr="007E4EAC">
              <w:rPr>
                <w:rFonts w:ascii="Times New Roman" w:hAnsi="Times New Roman" w:cs="Times New Roman"/>
                <w:szCs w:val="20"/>
                <w:lang w:val="it-IT"/>
              </w:rPr>
              <w:t>CTCCGAAAA/ZEN/GAATGGCATTGGCTTTTGA</w:t>
            </w:r>
            <w:r w:rsidR="00E772E6" w:rsidRPr="007E4EAC">
              <w:rPr>
                <w:rFonts w:ascii="Times New Roman" w:hAnsi="Times New Roman" w:cs="Times New Roman"/>
                <w:szCs w:val="20"/>
                <w:lang w:val="it-IT"/>
              </w:rPr>
              <w:t xml:space="preserve"> -</w:t>
            </w:r>
            <w:r w:rsidR="00036654" w:rsidRPr="007E4EAC">
              <w:rPr>
                <w:rFonts w:ascii="Times New Roman" w:hAnsi="Times New Roman" w:cs="Times New Roman"/>
                <w:szCs w:val="20"/>
                <w:lang w:val="it-IT"/>
              </w:rPr>
              <w:t>3IABkFQ</w:t>
            </w:r>
            <w:r w:rsidRPr="007E4EAC">
              <w:rPr>
                <w:rFonts w:ascii="Times New Roman" w:hAnsi="Times New Roman" w:cs="Times New Roman"/>
                <w:szCs w:val="20"/>
                <w:lang w:val="it-IT"/>
              </w:rPr>
              <w:t>-3’</w:t>
            </w:r>
          </w:p>
        </w:tc>
      </w:tr>
    </w:tbl>
    <w:p w14:paraId="729E0572" w14:textId="77777777" w:rsidR="00E42C4C" w:rsidRPr="007C2C5A" w:rsidRDefault="00E42C4C" w:rsidP="00E42C4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t-IT"/>
        </w:rPr>
      </w:pPr>
    </w:p>
    <w:p w14:paraId="674BBDDE" w14:textId="77777777" w:rsidR="00400A92" w:rsidRPr="00E42C4C" w:rsidRDefault="00400A92" w:rsidP="00400A92">
      <w:pPr>
        <w:spacing w:line="480" w:lineRule="auto"/>
        <w:rPr>
          <w:rFonts w:ascii="Times New Roman" w:hAnsi="Times New Roman" w:cs="Times New Roman"/>
          <w:sz w:val="24"/>
          <w:szCs w:val="24"/>
          <w:lang w:val="it-IT"/>
        </w:rPr>
      </w:pPr>
    </w:p>
    <w:p w14:paraId="29B31428" w14:textId="28EB79D6" w:rsidR="00184A7A" w:rsidRDefault="00300F0C" w:rsidP="00184A7A">
      <w:pPr>
        <w:keepNext/>
        <w:spacing w:line="480" w:lineRule="auto"/>
      </w:pPr>
      <w:r w:rsidRPr="00300F0C">
        <w:rPr>
          <w:noProof/>
          <w:lang w:val="en-GB"/>
        </w:rPr>
        <w:lastRenderedPageBreak/>
        <w:drawing>
          <wp:inline distT="0" distB="0" distL="0" distR="0" wp14:anchorId="79CBC537" wp14:editId="0E3D2B29">
            <wp:extent cx="5760720" cy="3200400"/>
            <wp:effectExtent l="0" t="0" r="0" b="0"/>
            <wp:docPr id="557152390" name="Picture 4" descr="A screenshot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7152390" name="Picture 4" descr="A screenshot of a graph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2F81E9" w14:textId="1C736060" w:rsidR="00184A7A" w:rsidRPr="00184A7A" w:rsidRDefault="00184A7A" w:rsidP="00345147">
      <w:pPr>
        <w:pStyle w:val="Caption"/>
        <w:spacing w:line="480" w:lineRule="auto"/>
        <w:jc w:val="both"/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</w:pPr>
      <w:r w:rsidRPr="00A0365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Fig</w:t>
      </w:r>
      <w:r w:rsidR="00A03656" w:rsidRPr="00A0365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.</w:t>
      </w:r>
      <w:r w:rsidRPr="00A0365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 xml:space="preserve"> </w:t>
      </w:r>
      <w:r w:rsidR="004F2184" w:rsidRPr="00A0365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S</w:t>
      </w:r>
      <w:r w:rsidRPr="00A0365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A0365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instrText xml:space="preserve"> SEQ Figure \* ARABIC </w:instrText>
      </w:r>
      <w:r w:rsidRPr="00A0365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982570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  <w:lang w:val="en-GB"/>
        </w:rPr>
        <w:t>1</w:t>
      </w:r>
      <w:r w:rsidRPr="00A0365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A0365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 xml:space="preserve">. </w:t>
      </w:r>
      <w:r w:rsidR="00DC3EB7" w:rsidRPr="00DC3EB7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 xml:space="preserve">Comparative boxplots showing sequencing performance metrics across four experimental runs for three </w:t>
      </w:r>
      <w:r w:rsidR="002A64F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 xml:space="preserve">workflow </w:t>
      </w:r>
      <w:r w:rsidR="003F1947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 xml:space="preserve">pipeline </w:t>
      </w:r>
      <w:r w:rsidR="002A64F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analys</w:t>
      </w:r>
      <w:r w:rsidR="003F1947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e</w:t>
      </w:r>
      <w:r w:rsidR="002A64F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s</w:t>
      </w:r>
      <w:r w:rsidR="00BF2E52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 xml:space="preserve"> </w:t>
      </w:r>
      <w:r w:rsidR="001B2C12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using</w:t>
      </w:r>
      <w:r w:rsidR="00BF2E52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 xml:space="preserve"> the Nepal pipeline</w:t>
      </w:r>
      <w:r w:rsidR="00DC3EB7" w:rsidRPr="00DC3EB7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 xml:space="preserve">. </w:t>
      </w:r>
      <w:r w:rsidR="00DC3EB7" w:rsidRPr="00DD2C1B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Distributions of five sequencing metrics are presented for </w:t>
      </w:r>
      <w:r w:rsidR="00C61296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r</w:t>
      </w:r>
      <w:r w:rsidR="00DC3EB7" w:rsidRPr="00DD2C1B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uns 1–4, with methods distinguished by </w:t>
      </w:r>
      <w:r w:rsidR="00DD2C1B" w:rsidRPr="00DD2C1B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colour</w:t>
      </w:r>
      <w:r w:rsidR="00DC3EB7" w:rsidRPr="00DD2C1B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: duplex (orange), </w:t>
      </w:r>
      <w:proofErr w:type="spellStart"/>
      <w:r w:rsidR="00DC3EB7" w:rsidRPr="00DD2C1B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nanofilt</w:t>
      </w:r>
      <w:proofErr w:type="spellEnd"/>
      <w:r w:rsidR="00DC3EB7" w:rsidRPr="00DD2C1B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(green), and simplex (blue). </w:t>
      </w:r>
      <w:r w:rsidR="005D6EA2" w:rsidRPr="00DD297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(a)</w:t>
      </w:r>
      <w:r w:rsidR="005D6EA2" w:rsidRPr="005D6EA2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Average Read Length</w:t>
      </w:r>
      <w:r w:rsidR="0074554A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represents the m</w:t>
      </w:r>
      <w:r w:rsidR="005D6EA2" w:rsidRPr="005D6EA2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ean sequence length per read</w:t>
      </w:r>
      <w:r w:rsidR="005D6EA2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, </w:t>
      </w:r>
      <w:r w:rsidR="005D6EA2" w:rsidRPr="00DD297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(</w:t>
      </w:r>
      <w:r w:rsidR="005D4213" w:rsidRPr="00DD297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b</w:t>
      </w:r>
      <w:r w:rsidR="005D6EA2" w:rsidRPr="00DD297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)</w:t>
      </w:r>
      <w:r w:rsidR="005D6EA2" w:rsidRPr="005D6EA2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Average Quality</w:t>
      </w:r>
      <w:r w:rsidR="0074554A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is the</w:t>
      </w:r>
      <w:r w:rsidR="005D6EA2" w:rsidRPr="005D6EA2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</w:t>
      </w:r>
      <w:r w:rsidR="0074554A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m</w:t>
      </w:r>
      <w:r w:rsidR="005D6EA2" w:rsidRPr="005D6EA2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ean base quality score</w:t>
      </w:r>
      <w:r w:rsidR="005D4213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, </w:t>
      </w:r>
      <w:r w:rsidR="005D6EA2" w:rsidRPr="00DD297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(</w:t>
      </w:r>
      <w:r w:rsidR="005D4213" w:rsidRPr="00DD297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c</w:t>
      </w:r>
      <w:r w:rsidR="005D6EA2" w:rsidRPr="00DD297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)</w:t>
      </w:r>
      <w:r w:rsidR="005D6EA2" w:rsidRPr="005D6EA2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GC Content (%)</w:t>
      </w:r>
      <w:r w:rsidR="0074554A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is the</w:t>
      </w:r>
      <w:r w:rsidR="005D6EA2" w:rsidRPr="005D6EA2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</w:t>
      </w:r>
      <w:r w:rsidR="0074554A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p</w:t>
      </w:r>
      <w:r w:rsidR="005D6EA2" w:rsidRPr="005D6EA2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ercentage of GC bases in reads</w:t>
      </w:r>
      <w:r w:rsidR="005D4213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, </w:t>
      </w:r>
      <w:r w:rsidR="005D6EA2" w:rsidRPr="00DD297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(</w:t>
      </w:r>
      <w:r w:rsidR="005D4213" w:rsidRPr="00DD297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d</w:t>
      </w:r>
      <w:r w:rsidR="005D6EA2" w:rsidRPr="00DD297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)</w:t>
      </w:r>
      <w:r w:rsidR="005D6EA2" w:rsidRPr="005D6EA2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N50 (bp)</w:t>
      </w:r>
      <w:r w:rsidR="0074554A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is the</w:t>
      </w:r>
      <w:r w:rsidR="005D6EA2" w:rsidRPr="005D6EA2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N50 value in base pairs, indicating read length distribution</w:t>
      </w:r>
      <w:r w:rsidR="005D4213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, and </w:t>
      </w:r>
      <w:r w:rsidR="005D6EA2" w:rsidRPr="00DD297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(</w:t>
      </w:r>
      <w:r w:rsidR="005D4213" w:rsidRPr="00DD297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e</w:t>
      </w:r>
      <w:r w:rsidR="005D6EA2" w:rsidRPr="00DD297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)</w:t>
      </w:r>
      <w:r w:rsidR="005D6EA2" w:rsidRPr="005D6EA2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Q30 (%)</w:t>
      </w:r>
      <w:r w:rsidR="0074554A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is the p</w:t>
      </w:r>
      <w:r w:rsidR="005D6EA2" w:rsidRPr="005D6EA2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ercentage of bases with quality score ≥ Q30.</w:t>
      </w:r>
      <w:r w:rsidR="0074554A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</w:t>
      </w:r>
      <w:r w:rsidR="00DC3EB7" w:rsidRPr="00DD2C1B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Kruskal–</w:t>
      </w:r>
      <w:proofErr w:type="gramStart"/>
      <w:r w:rsidR="00DC3EB7" w:rsidRPr="00DD2C1B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Wallis</w:t>
      </w:r>
      <w:proofErr w:type="gramEnd"/>
      <w:r w:rsidR="00DC3EB7" w:rsidRPr="00DD2C1B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test p-values are shown below each plot, indicating overall differences among </w:t>
      </w:r>
      <w:r w:rsidR="005F031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workflows</w:t>
      </w:r>
      <w:r w:rsidR="00DD2C1B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for each run</w:t>
      </w:r>
      <w:r w:rsidR="00DC3EB7" w:rsidRPr="00DD2C1B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.</w:t>
      </w:r>
    </w:p>
    <w:p w14:paraId="75727C57" w14:textId="4B978E74" w:rsidR="00617D68" w:rsidRPr="00617D68" w:rsidRDefault="00617D68" w:rsidP="00345147">
      <w:pPr>
        <w:pStyle w:val="Caption"/>
        <w:spacing w:line="480" w:lineRule="auto"/>
        <w:jc w:val="both"/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</w:pPr>
    </w:p>
    <w:p w14:paraId="7BE4EB90" w14:textId="77777777" w:rsidR="00BB3E42" w:rsidRDefault="004905B8" w:rsidP="00BB3E42">
      <w:pPr>
        <w:keepNext/>
        <w:spacing w:line="480" w:lineRule="auto"/>
        <w:jc w:val="both"/>
      </w:pPr>
      <w:r w:rsidRPr="004905B8">
        <w:rPr>
          <w:rFonts w:ascii="Times New Roman" w:hAnsi="Times New Roman" w:cs="Times New Roman"/>
          <w:noProof/>
          <w:sz w:val="24"/>
          <w:szCs w:val="24"/>
          <w:lang w:val="en-GB"/>
        </w:rPr>
        <w:lastRenderedPageBreak/>
        <w:drawing>
          <wp:inline distT="0" distB="0" distL="0" distR="0" wp14:anchorId="1D0C0D0A" wp14:editId="3AC48681">
            <wp:extent cx="5760720" cy="7122160"/>
            <wp:effectExtent l="0" t="0" r="0" b="2540"/>
            <wp:docPr id="1072307754" name="Picture 8" descr="A graph of different colored bar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2307754" name="Picture 8" descr="A graph of different colored bars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7122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5CF732" w14:textId="7F78C316" w:rsidR="004905B8" w:rsidRPr="004905B8" w:rsidRDefault="00BB3E42" w:rsidP="00D45659">
      <w:pPr>
        <w:pStyle w:val="Caption"/>
        <w:spacing w:line="480" w:lineRule="auto"/>
        <w:jc w:val="both"/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</w:pPr>
      <w:r w:rsidRPr="006E598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Fig</w:t>
      </w:r>
      <w:r w:rsidR="006E598C" w:rsidRPr="006E598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.</w:t>
      </w:r>
      <w:r w:rsidRPr="006E598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 xml:space="preserve"> </w:t>
      </w:r>
      <w:r w:rsidR="0042008D" w:rsidRPr="006E598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S</w:t>
      </w:r>
      <w:r w:rsidRPr="006E598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6E598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instrText xml:space="preserve"> SEQ Figure \* ARABIC </w:instrText>
      </w:r>
      <w:r w:rsidRPr="006E598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982570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  <w:lang w:val="en-GB"/>
        </w:rPr>
        <w:t>2</w:t>
      </w:r>
      <w:r w:rsidRPr="006E598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6E598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 xml:space="preserve">. </w:t>
      </w:r>
      <w:r w:rsidR="00BD17BA" w:rsidRPr="006E598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 xml:space="preserve">Bar plots display per-sample sequencing metrics and the proportion of human reads across the Hatchery, Seawater, </w:t>
      </w:r>
      <w:proofErr w:type="spellStart"/>
      <w:r w:rsidR="00BD17BA" w:rsidRPr="006E598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Wellboat</w:t>
      </w:r>
      <w:proofErr w:type="spellEnd"/>
      <w:r w:rsidR="00BD17BA" w:rsidRPr="006E598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, and Control groups</w:t>
      </w:r>
      <w:r w:rsidR="00235932" w:rsidRPr="006E598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 xml:space="preserve"> using the </w:t>
      </w:r>
      <w:proofErr w:type="spellStart"/>
      <w:r w:rsidR="006E598C" w:rsidRPr="006E598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nf</w:t>
      </w:r>
      <w:proofErr w:type="spellEnd"/>
      <w:r w:rsidR="006E598C" w:rsidRPr="006E598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-core</w:t>
      </w:r>
      <w:r w:rsidR="00CF5EF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 xml:space="preserve"> </w:t>
      </w:r>
      <w:proofErr w:type="spellStart"/>
      <w:r w:rsidR="006E598C" w:rsidRPr="006E598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taxprofiler</w:t>
      </w:r>
      <w:proofErr w:type="spellEnd"/>
      <w:r w:rsidR="00235932" w:rsidRPr="006E598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 xml:space="preserve"> pipeline</w:t>
      </w:r>
      <w:r w:rsidR="00BD17BA" w:rsidRPr="006E598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.</w:t>
      </w:r>
      <w:r w:rsidR="00BD17BA" w:rsidRPr="00BD17BA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</w:t>
      </w:r>
      <w:r w:rsidR="006E598C" w:rsidRPr="0036390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(</w:t>
      </w:r>
      <w:r w:rsidR="00433A8C" w:rsidRPr="0036390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a</w:t>
      </w:r>
      <w:r w:rsidR="000D6C8C" w:rsidRPr="0036390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)</w:t>
      </w:r>
      <w:r w:rsidR="000D6C8C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</w:t>
      </w:r>
      <w:r w:rsidR="00433A8C" w:rsidRPr="00433A8C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Reads / sequences</w:t>
      </w:r>
      <w:r w:rsidR="00433A8C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</w:t>
      </w:r>
      <w:r w:rsidR="0036390C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on the top </w:t>
      </w:r>
      <w:r w:rsidR="00433A8C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represent the</w:t>
      </w:r>
      <w:r w:rsidR="00433A8C" w:rsidRPr="00433A8C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total number of reads after quality-trimming (from </w:t>
      </w:r>
      <w:proofErr w:type="spellStart"/>
      <w:r w:rsidR="00433A8C" w:rsidRPr="00433A8C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MultiQC</w:t>
      </w:r>
      <w:proofErr w:type="spellEnd"/>
      <w:r w:rsidR="00433A8C" w:rsidRPr="00433A8C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“post-trimming total sequences”)</w:t>
      </w:r>
      <w:r w:rsidR="00433A8C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and </w:t>
      </w:r>
      <w:r w:rsidR="00AE45EF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the a</w:t>
      </w:r>
      <w:r w:rsidR="00433A8C" w:rsidRPr="00433A8C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verage read length </w:t>
      </w:r>
      <w:r w:rsidR="00433A8C" w:rsidRPr="00433A8C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lastRenderedPageBreak/>
        <w:t>(bp)</w:t>
      </w:r>
      <w:r w:rsidR="0036390C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on the bottom</w:t>
      </w:r>
      <w:r w:rsidR="00AE45EF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is the</w:t>
      </w:r>
      <w:r w:rsidR="00433A8C" w:rsidRPr="00433A8C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mean read length after trimming</w:t>
      </w:r>
      <w:r w:rsidR="00AE45EF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; </w:t>
      </w:r>
      <w:r w:rsidR="0036390C" w:rsidRPr="0036390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(</w:t>
      </w:r>
      <w:r w:rsidR="00AE45EF" w:rsidRPr="0036390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b)</w:t>
      </w:r>
      <w:r w:rsidR="00AE45EF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</w:t>
      </w:r>
      <w:r w:rsidR="00D45659" w:rsidRPr="00D45659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GC (%)</w:t>
      </w:r>
      <w:r w:rsidR="00D45659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</w:t>
      </w:r>
      <w:r w:rsidR="00E90AD6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on the top </w:t>
      </w:r>
      <w:r w:rsidR="00D45659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is the</w:t>
      </w:r>
      <w:r w:rsidR="00D45659" w:rsidRPr="00D45659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average GC content of processed reads</w:t>
      </w:r>
      <w:r w:rsidR="00D45659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and </w:t>
      </w:r>
      <w:r w:rsidR="00D45659" w:rsidRPr="00D45659">
        <w:rPr>
          <w:rFonts w:ascii="Times New Roman" w:hAnsi="Times New Roman" w:cs="Times New Roman"/>
          <w:color w:val="auto"/>
          <w:sz w:val="24"/>
          <w:szCs w:val="24"/>
          <w:lang w:val="en-GB"/>
        </w:rPr>
        <w:t>Homo sapiens</w:t>
      </w:r>
      <w:r w:rsidR="00D45659" w:rsidRPr="00D45659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(%)</w:t>
      </w:r>
      <w:r w:rsidR="00D45659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</w:t>
      </w:r>
      <w:r w:rsidR="00E90AD6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on the bottom </w:t>
      </w:r>
      <w:r w:rsidR="00D45659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shows the</w:t>
      </w:r>
      <w:r w:rsidR="00D45659" w:rsidRPr="00D45659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proportion of classified reads assigned to </w:t>
      </w:r>
      <w:r w:rsidR="00D45659" w:rsidRPr="00D45659">
        <w:rPr>
          <w:rFonts w:ascii="Times New Roman" w:hAnsi="Times New Roman" w:cs="Times New Roman"/>
          <w:color w:val="auto"/>
          <w:sz w:val="24"/>
          <w:szCs w:val="24"/>
          <w:lang w:val="en-GB"/>
        </w:rPr>
        <w:t>H</w:t>
      </w:r>
      <w:r w:rsidR="004439A8">
        <w:rPr>
          <w:rFonts w:ascii="Times New Roman" w:hAnsi="Times New Roman" w:cs="Times New Roman"/>
          <w:color w:val="auto"/>
          <w:sz w:val="24"/>
          <w:szCs w:val="24"/>
          <w:lang w:val="en-GB"/>
        </w:rPr>
        <w:t>.</w:t>
      </w:r>
      <w:r w:rsidR="00D45659" w:rsidRPr="00D45659">
        <w:rPr>
          <w:rFonts w:ascii="Times New Roman" w:hAnsi="Times New Roman" w:cs="Times New Roman"/>
          <w:color w:val="auto"/>
          <w:sz w:val="24"/>
          <w:szCs w:val="24"/>
          <w:lang w:val="en-GB"/>
        </w:rPr>
        <w:t xml:space="preserve"> sapiens</w:t>
      </w:r>
      <w:r w:rsidR="00D45659" w:rsidRPr="00D45659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relative to all classified reads (from Kraken2 Top-N report).</w:t>
      </w:r>
      <w:r w:rsidR="00D45659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</w:t>
      </w:r>
      <w:r w:rsidR="00BD17BA" w:rsidRPr="00BD17BA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Metrics</w:t>
      </w:r>
      <w:r w:rsidR="0042008D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</w:t>
      </w:r>
      <w:r w:rsidR="00BD17BA" w:rsidRPr="00BD17BA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were extracted from </w:t>
      </w:r>
      <w:proofErr w:type="spellStart"/>
      <w:r w:rsidR="00BD17BA" w:rsidRPr="00BD17BA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MultiQC</w:t>
      </w:r>
      <w:proofErr w:type="spellEnd"/>
      <w:r w:rsidR="00BD17BA" w:rsidRPr="00BD17BA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and Kraken2 outputs and visuali</w:t>
      </w:r>
      <w:r w:rsidR="00FC4710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s</w:t>
      </w:r>
      <w:r w:rsidR="00BD17BA" w:rsidRPr="00BD17BA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ed in R </w:t>
      </w:r>
      <w:r w:rsidR="0042008D" w:rsidRPr="0042008D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classification results using a custom R script (R </w:t>
      </w:r>
      <w:r w:rsidR="00CE509B" w:rsidRPr="00CE509B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v4.4.0</w:t>
      </w:r>
      <w:r w:rsidR="0042008D" w:rsidRPr="0042008D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, packages </w:t>
      </w:r>
      <w:proofErr w:type="spellStart"/>
      <w:r w:rsidR="0042008D" w:rsidRPr="0042008D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tidyverse</w:t>
      </w:r>
      <w:proofErr w:type="spellEnd"/>
      <w:r w:rsidR="0042008D" w:rsidRPr="0042008D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, ggplot2, </w:t>
      </w:r>
      <w:proofErr w:type="spellStart"/>
      <w:r w:rsidR="0042008D" w:rsidRPr="0042008D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cowplot</w:t>
      </w:r>
      <w:proofErr w:type="spellEnd"/>
      <w:r w:rsidR="0042008D" w:rsidRPr="0042008D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)</w:t>
      </w:r>
      <w:r w:rsidR="00BD17BA" w:rsidRPr="00BD17BA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.</w:t>
      </w:r>
    </w:p>
    <w:p w14:paraId="58B66500" w14:textId="112D21BA" w:rsidR="00CB16CF" w:rsidRPr="00CB16CF" w:rsidRDefault="00CB16CF" w:rsidP="00BD17BA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16D64D77" w14:textId="4C17DCA8" w:rsidR="001D4E08" w:rsidRPr="00DB015C" w:rsidRDefault="00593BC3" w:rsidP="001D4E08">
      <w:pPr>
        <w:keepNext/>
        <w:rPr>
          <w:lang w:val="en-GB"/>
        </w:rPr>
      </w:pPr>
      <w:r>
        <w:rPr>
          <w:noProof/>
          <w:lang w:val="en-GB"/>
        </w:rPr>
        <w:drawing>
          <wp:inline distT="0" distB="0" distL="0" distR="0" wp14:anchorId="4A7906BA" wp14:editId="461DD3A9">
            <wp:extent cx="5760720" cy="2372360"/>
            <wp:effectExtent l="0" t="0" r="0" b="8890"/>
            <wp:docPr id="2046682038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6682038" name="Picture 2046682038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372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4D4703" w14:textId="516D5C00" w:rsidR="00E42C4C" w:rsidRDefault="001D4E08" w:rsidP="00E90AD6">
      <w:pPr>
        <w:pStyle w:val="Caption"/>
        <w:spacing w:line="480" w:lineRule="auto"/>
        <w:jc w:val="both"/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</w:pPr>
      <w:r w:rsidRPr="004F2184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Fig</w:t>
      </w:r>
      <w:r w:rsidR="00E71FFB" w:rsidRPr="004F2184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.</w:t>
      </w:r>
      <w:r w:rsidRPr="004F2184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 xml:space="preserve"> </w:t>
      </w:r>
      <w:r w:rsidR="00E71FFB" w:rsidRPr="004F2184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S</w:t>
      </w:r>
      <w:r w:rsidRPr="004F2184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4F2184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instrText xml:space="preserve"> SEQ Figure \* ARABIC </w:instrText>
      </w:r>
      <w:r w:rsidRPr="004F2184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982570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  <w:lang w:val="en-GB"/>
        </w:rPr>
        <w:t>3</w:t>
      </w:r>
      <w:r w:rsidRPr="004F2184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4F2184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.</w:t>
      </w:r>
      <w:r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</w:t>
      </w:r>
      <w:r w:rsidR="00890FB7" w:rsidRPr="004F2184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Relative abundance</w:t>
      </w:r>
      <w:r w:rsidR="00E95F7F" w:rsidRPr="004F2184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 xml:space="preserve"> (%)</w:t>
      </w:r>
      <w:r w:rsidR="00890FB7" w:rsidRPr="004F2184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 xml:space="preserve"> among the top 6 classified phyla</w:t>
      </w:r>
      <w:r w:rsidRPr="004F2184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t>.</w:t>
      </w:r>
      <w:r w:rsidR="00890FB7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</w:t>
      </w:r>
      <w:r w:rsidR="00E71FFB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Bar plots display relative abundances (%) of the top </w:t>
      </w:r>
      <w:r w:rsidR="004A62AC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6 </w:t>
      </w:r>
      <w:r w:rsidR="00E71FFB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phyla per sample </w:t>
      </w:r>
      <w:r w:rsidR="004A62AC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and </w:t>
      </w:r>
      <w:r w:rsidR="00E71FFB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all </w:t>
      </w:r>
      <w:r w:rsidR="004A62AC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other</w:t>
      </w:r>
      <w:r w:rsidR="00E71FFB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phyla grouped as “Other”</w:t>
      </w:r>
      <w:r w:rsidR="004A62AC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. Samples are</w:t>
      </w:r>
      <w:r w:rsidR="00E71FFB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grouped by environment (Hatchery, Seawater sites, </w:t>
      </w:r>
      <w:r w:rsidR="0099745F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and </w:t>
      </w:r>
      <w:proofErr w:type="spellStart"/>
      <w:r w:rsidR="00E71FFB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Wellboat</w:t>
      </w:r>
      <w:proofErr w:type="spellEnd"/>
      <w:r w:rsidR="00E71FFB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)</w:t>
      </w:r>
      <w:r w:rsidR="00E95F7F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and controls</w:t>
      </w:r>
      <w:r w:rsidR="00E71FFB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. </w:t>
      </w:r>
      <w:r w:rsidR="00890FB7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Post-</w:t>
      </w:r>
      <w:proofErr w:type="spellStart"/>
      <w:r w:rsidR="00657D45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n</w:t>
      </w:r>
      <w:r w:rsidR="00890FB7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ano</w:t>
      </w:r>
      <w:r w:rsidR="00657D45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f</w:t>
      </w:r>
      <w:r w:rsidR="00890FB7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ilt</w:t>
      </w:r>
      <w:proofErr w:type="spellEnd"/>
      <w:r w:rsidR="00890FB7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Kraken2 taxonomic profiles </w:t>
      </w:r>
      <w:r w:rsidR="00E71FFB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were calculated </w:t>
      </w:r>
      <w:r w:rsidR="00890FB7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with</w:t>
      </w:r>
      <w:r w:rsidR="00E71FFB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out</w:t>
      </w:r>
      <w:r w:rsidR="00890FB7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host and contaminant reads (</w:t>
      </w:r>
      <w:r w:rsidR="004A62AC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i.e.</w:t>
      </w:r>
      <w:r w:rsidR="00E71FFB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,</w:t>
      </w:r>
      <w:r w:rsidR="00890FB7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</w:t>
      </w:r>
      <w:r w:rsidR="004A62AC" w:rsidRPr="004F2184">
        <w:rPr>
          <w:rFonts w:ascii="Times New Roman" w:hAnsi="Times New Roman" w:cs="Times New Roman"/>
          <w:color w:val="auto"/>
          <w:sz w:val="24"/>
          <w:szCs w:val="24"/>
          <w:lang w:val="en-GB"/>
        </w:rPr>
        <w:t xml:space="preserve">Salmo </w:t>
      </w:r>
      <w:proofErr w:type="spellStart"/>
      <w:r w:rsidR="004A62AC" w:rsidRPr="004F2184">
        <w:rPr>
          <w:rFonts w:ascii="Times New Roman" w:hAnsi="Times New Roman" w:cs="Times New Roman"/>
          <w:color w:val="auto"/>
          <w:sz w:val="24"/>
          <w:szCs w:val="24"/>
          <w:lang w:val="en-GB"/>
        </w:rPr>
        <w:t>salar</w:t>
      </w:r>
      <w:proofErr w:type="spellEnd"/>
      <w:r w:rsidR="004A62AC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and </w:t>
      </w:r>
      <w:r w:rsidR="00890FB7" w:rsidRPr="004F2184">
        <w:rPr>
          <w:rFonts w:ascii="Times New Roman" w:hAnsi="Times New Roman" w:cs="Times New Roman"/>
          <w:color w:val="auto"/>
          <w:sz w:val="24"/>
          <w:szCs w:val="24"/>
          <w:lang w:val="en-GB"/>
        </w:rPr>
        <w:t>H</w:t>
      </w:r>
      <w:r w:rsidR="004439A8">
        <w:rPr>
          <w:rFonts w:ascii="Times New Roman" w:hAnsi="Times New Roman" w:cs="Times New Roman"/>
          <w:color w:val="auto"/>
          <w:sz w:val="24"/>
          <w:szCs w:val="24"/>
          <w:lang w:val="en-GB"/>
        </w:rPr>
        <w:t>.</w:t>
      </w:r>
      <w:r w:rsidR="00890FB7" w:rsidRPr="004F2184">
        <w:rPr>
          <w:rFonts w:ascii="Times New Roman" w:hAnsi="Times New Roman" w:cs="Times New Roman"/>
          <w:color w:val="auto"/>
          <w:sz w:val="24"/>
          <w:szCs w:val="24"/>
          <w:lang w:val="en-GB"/>
        </w:rPr>
        <w:t xml:space="preserve"> sapiens</w:t>
      </w:r>
      <w:r w:rsidR="00890FB7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)</w:t>
      </w:r>
      <w:r w:rsidR="001B2C12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,</w:t>
      </w:r>
      <w:r w:rsidR="00E71FFB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and unclassified reads were not included in relative abundance</w:t>
      </w:r>
      <w:r w:rsidR="004A62AC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 xml:space="preserve"> but calculated separately for each sample</w:t>
      </w:r>
      <w:r w:rsidR="00E71FFB" w:rsidRPr="004F21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GB"/>
        </w:rPr>
        <w:t>.</w:t>
      </w:r>
    </w:p>
    <w:p w14:paraId="126559AA" w14:textId="5ECC31B6" w:rsidR="00930173" w:rsidRDefault="00930173">
      <w:pP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br w:type="page"/>
      </w:r>
    </w:p>
    <w:p w14:paraId="5A9BF426" w14:textId="58A3ADD2" w:rsidR="00E42C4C" w:rsidRPr="00743EED" w:rsidRDefault="00930173" w:rsidP="00897CEF">
      <w:pPr>
        <w:pStyle w:val="Caption"/>
        <w:spacing w:line="480" w:lineRule="auto"/>
        <w:jc w:val="both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</w:pPr>
      <w:r w:rsidRPr="00743EE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GB"/>
        </w:rPr>
        <w:lastRenderedPageBreak/>
        <w:t>References</w:t>
      </w:r>
    </w:p>
    <w:p w14:paraId="609CF441" w14:textId="77777777" w:rsidR="00A26300" w:rsidRPr="00553A4F" w:rsidRDefault="00E42C4C" w:rsidP="00BF558A">
      <w:pPr>
        <w:pStyle w:val="EndNoteBibliography"/>
        <w:spacing w:before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53A4F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/>
      </w:r>
      <w:r w:rsidRPr="00553A4F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REFLIST </w:instrText>
      </w:r>
      <w:r w:rsidRPr="00553A4F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separate"/>
      </w:r>
      <w:r w:rsidR="00A26300" w:rsidRPr="00553A4F">
        <w:rPr>
          <w:rFonts w:ascii="Times New Roman" w:hAnsi="Times New Roman" w:cs="Times New Roman"/>
          <w:sz w:val="24"/>
          <w:szCs w:val="24"/>
        </w:rPr>
        <w:t>1</w:t>
      </w:r>
      <w:r w:rsidR="00A26300" w:rsidRPr="00553A4F">
        <w:rPr>
          <w:rFonts w:ascii="Times New Roman" w:hAnsi="Times New Roman" w:cs="Times New Roman"/>
          <w:sz w:val="24"/>
          <w:szCs w:val="24"/>
        </w:rPr>
        <w:tab/>
        <w:t>Snow, M.</w:t>
      </w:r>
      <w:r w:rsidR="00A26300" w:rsidRPr="00553A4F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="00A26300" w:rsidRPr="00553A4F">
        <w:rPr>
          <w:rFonts w:ascii="Times New Roman" w:hAnsi="Times New Roman" w:cs="Times New Roman"/>
          <w:sz w:val="24"/>
          <w:szCs w:val="24"/>
        </w:rPr>
        <w:t xml:space="preserve"> Development, application and validation of a Taqman real-time RT-PCR assay for the detection of infectious salmon anaemia virus (ISAV) in Atlantic salmon (</w:t>
      </w:r>
      <w:r w:rsidR="00A26300" w:rsidRPr="00553A4F">
        <w:rPr>
          <w:rFonts w:ascii="Times New Roman" w:hAnsi="Times New Roman" w:cs="Times New Roman"/>
          <w:i/>
          <w:sz w:val="24"/>
          <w:szCs w:val="24"/>
        </w:rPr>
        <w:t>Salmo salar</w:t>
      </w:r>
      <w:r w:rsidR="00A26300" w:rsidRPr="00553A4F">
        <w:rPr>
          <w:rFonts w:ascii="Times New Roman" w:hAnsi="Times New Roman" w:cs="Times New Roman"/>
          <w:sz w:val="24"/>
          <w:szCs w:val="24"/>
        </w:rPr>
        <w:t xml:space="preserve">). </w:t>
      </w:r>
      <w:r w:rsidR="00A26300" w:rsidRPr="00553A4F">
        <w:rPr>
          <w:rFonts w:ascii="Times New Roman" w:hAnsi="Times New Roman" w:cs="Times New Roman"/>
          <w:i/>
          <w:sz w:val="24"/>
          <w:szCs w:val="24"/>
        </w:rPr>
        <w:t>Developments in Biologicals</w:t>
      </w:r>
      <w:r w:rsidR="00A26300" w:rsidRPr="00553A4F">
        <w:rPr>
          <w:rFonts w:ascii="Times New Roman" w:hAnsi="Times New Roman" w:cs="Times New Roman"/>
          <w:sz w:val="24"/>
          <w:szCs w:val="24"/>
        </w:rPr>
        <w:t xml:space="preserve"> </w:t>
      </w:r>
      <w:r w:rsidR="00A26300" w:rsidRPr="00553A4F">
        <w:rPr>
          <w:rFonts w:ascii="Times New Roman" w:hAnsi="Times New Roman" w:cs="Times New Roman"/>
          <w:b/>
          <w:sz w:val="24"/>
          <w:szCs w:val="24"/>
        </w:rPr>
        <w:t>126</w:t>
      </w:r>
      <w:r w:rsidR="00A26300" w:rsidRPr="00553A4F">
        <w:rPr>
          <w:rFonts w:ascii="Times New Roman" w:hAnsi="Times New Roman" w:cs="Times New Roman"/>
          <w:sz w:val="24"/>
          <w:szCs w:val="24"/>
        </w:rPr>
        <w:t xml:space="preserve">, 133-145; discussion 325-136 (2006). </w:t>
      </w:r>
    </w:p>
    <w:p w14:paraId="1586D285" w14:textId="77C431DC" w:rsidR="00A26300" w:rsidRPr="00553A4F" w:rsidRDefault="00A26300" w:rsidP="00BF558A">
      <w:pPr>
        <w:pStyle w:val="EndNoteBibliography"/>
        <w:spacing w:before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53A4F">
        <w:rPr>
          <w:rFonts w:ascii="Times New Roman" w:hAnsi="Times New Roman" w:cs="Times New Roman"/>
          <w:sz w:val="24"/>
          <w:szCs w:val="24"/>
        </w:rPr>
        <w:t>2</w:t>
      </w:r>
      <w:r w:rsidRPr="00553A4F">
        <w:rPr>
          <w:rFonts w:ascii="Times New Roman" w:hAnsi="Times New Roman" w:cs="Times New Roman"/>
          <w:sz w:val="24"/>
          <w:szCs w:val="24"/>
        </w:rPr>
        <w:tab/>
        <w:t>Palacios, G.</w:t>
      </w:r>
      <w:r w:rsidRPr="00553A4F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553A4F">
        <w:rPr>
          <w:rFonts w:ascii="Times New Roman" w:hAnsi="Times New Roman" w:cs="Times New Roman"/>
          <w:sz w:val="24"/>
          <w:szCs w:val="24"/>
        </w:rPr>
        <w:t xml:space="preserve"> Heart and Skeletal Muscle Inflammation of Farmed Salmon Is Associated with Infection with a Novel Reovirus. </w:t>
      </w:r>
      <w:r w:rsidRPr="00553A4F">
        <w:rPr>
          <w:rFonts w:ascii="Times New Roman" w:hAnsi="Times New Roman" w:cs="Times New Roman"/>
          <w:i/>
          <w:sz w:val="24"/>
          <w:szCs w:val="24"/>
        </w:rPr>
        <w:t>PLOS One</w:t>
      </w:r>
      <w:r w:rsidRPr="00553A4F">
        <w:rPr>
          <w:rFonts w:ascii="Times New Roman" w:hAnsi="Times New Roman" w:cs="Times New Roman"/>
          <w:sz w:val="24"/>
          <w:szCs w:val="24"/>
        </w:rPr>
        <w:t xml:space="preserve"> </w:t>
      </w:r>
      <w:r w:rsidRPr="00553A4F">
        <w:rPr>
          <w:rFonts w:ascii="Times New Roman" w:hAnsi="Times New Roman" w:cs="Times New Roman"/>
          <w:b/>
          <w:sz w:val="24"/>
          <w:szCs w:val="24"/>
        </w:rPr>
        <w:t>5</w:t>
      </w:r>
      <w:r w:rsidRPr="00553A4F">
        <w:rPr>
          <w:rFonts w:ascii="Times New Roman" w:hAnsi="Times New Roman" w:cs="Times New Roman"/>
          <w:sz w:val="24"/>
          <w:szCs w:val="24"/>
        </w:rPr>
        <w:t xml:space="preserve"> (2010). </w:t>
      </w:r>
      <w:hyperlink r:id="rId14" w:history="1">
        <w:r w:rsidRPr="00553A4F">
          <w:rPr>
            <w:rStyle w:val="Hyperlink"/>
            <w:rFonts w:ascii="Times New Roman" w:hAnsi="Times New Roman" w:cs="Times New Roman"/>
            <w:sz w:val="24"/>
            <w:szCs w:val="24"/>
          </w:rPr>
          <w:t>https://doi.org:https://doi.org/10.1371/journal.pone.0011487</w:t>
        </w:r>
      </w:hyperlink>
    </w:p>
    <w:p w14:paraId="2F04B431" w14:textId="1DC24C2B" w:rsidR="00A26300" w:rsidRPr="00553A4F" w:rsidRDefault="00A26300" w:rsidP="00BF558A">
      <w:pPr>
        <w:pStyle w:val="EndNoteBibliography"/>
        <w:spacing w:before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53A4F">
        <w:rPr>
          <w:rFonts w:ascii="Times New Roman" w:hAnsi="Times New Roman" w:cs="Times New Roman"/>
          <w:sz w:val="24"/>
          <w:szCs w:val="24"/>
        </w:rPr>
        <w:t>3</w:t>
      </w:r>
      <w:r w:rsidRPr="00553A4F">
        <w:rPr>
          <w:rFonts w:ascii="Times New Roman" w:hAnsi="Times New Roman" w:cs="Times New Roman"/>
          <w:sz w:val="24"/>
          <w:szCs w:val="24"/>
        </w:rPr>
        <w:tab/>
        <w:t xml:space="preserve">Hodneland, K. &amp; Endresen, C. Sensitive and specific detection of Salmonid alphavirus using real-time PCR (TaqMan®). </w:t>
      </w:r>
      <w:r w:rsidRPr="00553A4F">
        <w:rPr>
          <w:rFonts w:ascii="Times New Roman" w:hAnsi="Times New Roman" w:cs="Times New Roman"/>
          <w:i/>
          <w:sz w:val="24"/>
          <w:szCs w:val="24"/>
        </w:rPr>
        <w:t>J Virol Methods</w:t>
      </w:r>
      <w:r w:rsidRPr="00553A4F">
        <w:rPr>
          <w:rFonts w:ascii="Times New Roman" w:hAnsi="Times New Roman" w:cs="Times New Roman"/>
          <w:sz w:val="24"/>
          <w:szCs w:val="24"/>
        </w:rPr>
        <w:t xml:space="preserve"> </w:t>
      </w:r>
      <w:r w:rsidRPr="00553A4F">
        <w:rPr>
          <w:rFonts w:ascii="Times New Roman" w:hAnsi="Times New Roman" w:cs="Times New Roman"/>
          <w:b/>
          <w:sz w:val="24"/>
          <w:szCs w:val="24"/>
        </w:rPr>
        <w:t>131</w:t>
      </w:r>
      <w:r w:rsidRPr="00553A4F">
        <w:rPr>
          <w:rFonts w:ascii="Times New Roman" w:hAnsi="Times New Roman" w:cs="Times New Roman"/>
          <w:sz w:val="24"/>
          <w:szCs w:val="24"/>
        </w:rPr>
        <w:t xml:space="preserve">, 184-192 (2006). </w:t>
      </w:r>
      <w:hyperlink r:id="rId15" w:history="1">
        <w:r w:rsidRPr="00553A4F">
          <w:rPr>
            <w:rStyle w:val="Hyperlink"/>
            <w:rFonts w:ascii="Times New Roman" w:hAnsi="Times New Roman" w:cs="Times New Roman"/>
            <w:sz w:val="24"/>
            <w:szCs w:val="24"/>
          </w:rPr>
          <w:t>https://doi.org:10.1016/j.jviromet.2005.08.012</w:t>
        </w:r>
      </w:hyperlink>
    </w:p>
    <w:p w14:paraId="19331562" w14:textId="2B30972B" w:rsidR="00A26300" w:rsidRPr="00553A4F" w:rsidRDefault="00A26300" w:rsidP="00BF558A">
      <w:pPr>
        <w:pStyle w:val="EndNoteBibliography"/>
        <w:spacing w:before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53A4F">
        <w:rPr>
          <w:rFonts w:ascii="Times New Roman" w:hAnsi="Times New Roman" w:cs="Times New Roman"/>
          <w:sz w:val="24"/>
          <w:szCs w:val="24"/>
        </w:rPr>
        <w:t>4</w:t>
      </w:r>
      <w:r w:rsidRPr="00553A4F">
        <w:rPr>
          <w:rFonts w:ascii="Times New Roman" w:hAnsi="Times New Roman" w:cs="Times New Roman"/>
          <w:sz w:val="24"/>
          <w:szCs w:val="24"/>
        </w:rPr>
        <w:tab/>
        <w:t>Løvoll, M.</w:t>
      </w:r>
      <w:r w:rsidRPr="00553A4F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553A4F">
        <w:rPr>
          <w:rFonts w:ascii="Times New Roman" w:hAnsi="Times New Roman" w:cs="Times New Roman"/>
          <w:sz w:val="24"/>
          <w:szCs w:val="24"/>
        </w:rPr>
        <w:t xml:space="preserve"> A novel totivirus and piscine reovirus (PRV) in Atlantic salmon (</w:t>
      </w:r>
      <w:r w:rsidRPr="00553A4F">
        <w:rPr>
          <w:rFonts w:ascii="Times New Roman" w:hAnsi="Times New Roman" w:cs="Times New Roman"/>
          <w:i/>
          <w:sz w:val="24"/>
          <w:szCs w:val="24"/>
        </w:rPr>
        <w:t>Salmo salar</w:t>
      </w:r>
      <w:r w:rsidRPr="00553A4F">
        <w:rPr>
          <w:rFonts w:ascii="Times New Roman" w:hAnsi="Times New Roman" w:cs="Times New Roman"/>
          <w:sz w:val="24"/>
          <w:szCs w:val="24"/>
        </w:rPr>
        <w:t xml:space="preserve">) with cardiomyopathy syndrome (CMS). </w:t>
      </w:r>
      <w:r w:rsidRPr="00553A4F">
        <w:rPr>
          <w:rFonts w:ascii="Times New Roman" w:hAnsi="Times New Roman" w:cs="Times New Roman"/>
          <w:i/>
          <w:sz w:val="24"/>
          <w:szCs w:val="24"/>
        </w:rPr>
        <w:t>Virol J</w:t>
      </w:r>
      <w:r w:rsidRPr="00553A4F">
        <w:rPr>
          <w:rFonts w:ascii="Times New Roman" w:hAnsi="Times New Roman" w:cs="Times New Roman"/>
          <w:sz w:val="24"/>
          <w:szCs w:val="24"/>
        </w:rPr>
        <w:t xml:space="preserve"> </w:t>
      </w:r>
      <w:r w:rsidRPr="00553A4F">
        <w:rPr>
          <w:rFonts w:ascii="Times New Roman" w:hAnsi="Times New Roman" w:cs="Times New Roman"/>
          <w:b/>
          <w:sz w:val="24"/>
          <w:szCs w:val="24"/>
        </w:rPr>
        <w:t>7</w:t>
      </w:r>
      <w:r w:rsidRPr="00553A4F">
        <w:rPr>
          <w:rFonts w:ascii="Times New Roman" w:hAnsi="Times New Roman" w:cs="Times New Roman"/>
          <w:sz w:val="24"/>
          <w:szCs w:val="24"/>
        </w:rPr>
        <w:t xml:space="preserve">, 309 (2010). </w:t>
      </w:r>
      <w:hyperlink r:id="rId16" w:history="1">
        <w:r w:rsidRPr="00553A4F">
          <w:rPr>
            <w:rStyle w:val="Hyperlink"/>
            <w:rFonts w:ascii="Times New Roman" w:hAnsi="Times New Roman" w:cs="Times New Roman"/>
            <w:sz w:val="24"/>
            <w:szCs w:val="24"/>
          </w:rPr>
          <w:t>https://doi.org:https://doi.org/10.1186/1743-422X-7-309</w:t>
        </w:r>
      </w:hyperlink>
    </w:p>
    <w:p w14:paraId="3F99914B" w14:textId="3E8421DF" w:rsidR="00A26300" w:rsidRPr="00553A4F" w:rsidRDefault="00A26300" w:rsidP="00BF558A">
      <w:pPr>
        <w:pStyle w:val="EndNoteBibliography"/>
        <w:spacing w:before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53A4F">
        <w:rPr>
          <w:rFonts w:ascii="Times New Roman" w:hAnsi="Times New Roman" w:cs="Times New Roman"/>
          <w:sz w:val="24"/>
          <w:szCs w:val="24"/>
        </w:rPr>
        <w:t>5</w:t>
      </w:r>
      <w:r w:rsidRPr="00553A4F">
        <w:rPr>
          <w:rFonts w:ascii="Times New Roman" w:hAnsi="Times New Roman" w:cs="Times New Roman"/>
          <w:sz w:val="24"/>
          <w:szCs w:val="24"/>
        </w:rPr>
        <w:tab/>
        <w:t>Ørpetveit, I.</w:t>
      </w:r>
      <w:r w:rsidRPr="00553A4F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553A4F">
        <w:rPr>
          <w:rFonts w:ascii="Times New Roman" w:hAnsi="Times New Roman" w:cs="Times New Roman"/>
          <w:sz w:val="24"/>
          <w:szCs w:val="24"/>
        </w:rPr>
        <w:t xml:space="preserve"> Detection of infectious pancreatic necrosis virus in subclinically infected Atlantic salmon by virus isolation in cell culture or real-time reverse transcription polymerase chain reaction: influence of sample preservation and storage. </w:t>
      </w:r>
      <w:r w:rsidRPr="00553A4F">
        <w:rPr>
          <w:rFonts w:ascii="Times New Roman" w:hAnsi="Times New Roman" w:cs="Times New Roman"/>
          <w:i/>
          <w:sz w:val="24"/>
          <w:szCs w:val="24"/>
        </w:rPr>
        <w:t>Journal of Veterinary Diagnostic Investigation</w:t>
      </w:r>
      <w:r w:rsidRPr="00553A4F">
        <w:rPr>
          <w:rFonts w:ascii="Times New Roman" w:hAnsi="Times New Roman" w:cs="Times New Roman"/>
          <w:sz w:val="24"/>
          <w:szCs w:val="24"/>
        </w:rPr>
        <w:t xml:space="preserve"> </w:t>
      </w:r>
      <w:r w:rsidRPr="00553A4F">
        <w:rPr>
          <w:rFonts w:ascii="Times New Roman" w:hAnsi="Times New Roman" w:cs="Times New Roman"/>
          <w:b/>
          <w:sz w:val="24"/>
          <w:szCs w:val="24"/>
        </w:rPr>
        <w:t>22</w:t>
      </w:r>
      <w:r w:rsidRPr="00553A4F">
        <w:rPr>
          <w:rFonts w:ascii="Times New Roman" w:hAnsi="Times New Roman" w:cs="Times New Roman"/>
          <w:sz w:val="24"/>
          <w:szCs w:val="24"/>
        </w:rPr>
        <w:t xml:space="preserve">, 886-895 (2010). </w:t>
      </w:r>
      <w:hyperlink r:id="rId17" w:history="1">
        <w:r w:rsidRPr="00553A4F">
          <w:rPr>
            <w:rStyle w:val="Hyperlink"/>
            <w:rFonts w:ascii="Times New Roman" w:hAnsi="Times New Roman" w:cs="Times New Roman"/>
            <w:sz w:val="24"/>
            <w:szCs w:val="24"/>
          </w:rPr>
          <w:t>https://doi.org:https://doi.org/10.1177/10406387100220060</w:t>
        </w:r>
      </w:hyperlink>
    </w:p>
    <w:p w14:paraId="4E558A9E" w14:textId="78BB854F" w:rsidR="00A26300" w:rsidRPr="00553A4F" w:rsidRDefault="00A26300" w:rsidP="00BF558A">
      <w:pPr>
        <w:pStyle w:val="EndNoteBibliography"/>
        <w:spacing w:before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53A4F">
        <w:rPr>
          <w:rFonts w:ascii="Times New Roman" w:hAnsi="Times New Roman" w:cs="Times New Roman"/>
          <w:sz w:val="24"/>
          <w:szCs w:val="24"/>
        </w:rPr>
        <w:t>6</w:t>
      </w:r>
      <w:r w:rsidRPr="00553A4F">
        <w:rPr>
          <w:rFonts w:ascii="Times New Roman" w:hAnsi="Times New Roman" w:cs="Times New Roman"/>
          <w:sz w:val="24"/>
          <w:szCs w:val="24"/>
        </w:rPr>
        <w:tab/>
        <w:t>Riborg, A.</w:t>
      </w:r>
      <w:r w:rsidRPr="00553A4F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553A4F">
        <w:rPr>
          <w:rFonts w:ascii="Times New Roman" w:hAnsi="Times New Roman" w:cs="Times New Roman"/>
          <w:sz w:val="24"/>
          <w:szCs w:val="24"/>
        </w:rPr>
        <w:t xml:space="preserve"> qPCR screening for </w:t>
      </w:r>
      <w:r w:rsidRPr="00553A4F">
        <w:rPr>
          <w:rFonts w:ascii="Times New Roman" w:hAnsi="Times New Roman" w:cs="Times New Roman"/>
          <w:i/>
          <w:sz w:val="24"/>
          <w:szCs w:val="24"/>
        </w:rPr>
        <w:t>Yersinia ruckeri</w:t>
      </w:r>
      <w:r w:rsidRPr="00553A4F">
        <w:rPr>
          <w:rFonts w:ascii="Times New Roman" w:hAnsi="Times New Roman" w:cs="Times New Roman"/>
          <w:sz w:val="24"/>
          <w:szCs w:val="24"/>
        </w:rPr>
        <w:t xml:space="preserve"> clonal complex 1 against a background of putatively avirulent strains in Norwegian aquaculture. </w:t>
      </w:r>
      <w:r w:rsidRPr="00553A4F">
        <w:rPr>
          <w:rFonts w:ascii="Times New Roman" w:hAnsi="Times New Roman" w:cs="Times New Roman"/>
          <w:i/>
          <w:sz w:val="24"/>
          <w:szCs w:val="24"/>
        </w:rPr>
        <w:t>Journal of Fish Diseases</w:t>
      </w:r>
      <w:r w:rsidRPr="00553A4F">
        <w:rPr>
          <w:rFonts w:ascii="Times New Roman" w:hAnsi="Times New Roman" w:cs="Times New Roman"/>
          <w:sz w:val="24"/>
          <w:szCs w:val="24"/>
        </w:rPr>
        <w:t xml:space="preserve"> </w:t>
      </w:r>
      <w:r w:rsidRPr="00553A4F">
        <w:rPr>
          <w:rFonts w:ascii="Times New Roman" w:hAnsi="Times New Roman" w:cs="Times New Roman"/>
          <w:b/>
          <w:sz w:val="24"/>
          <w:szCs w:val="24"/>
        </w:rPr>
        <w:t>45</w:t>
      </w:r>
      <w:r w:rsidRPr="00553A4F">
        <w:rPr>
          <w:rFonts w:ascii="Times New Roman" w:hAnsi="Times New Roman" w:cs="Times New Roman"/>
          <w:sz w:val="24"/>
          <w:szCs w:val="24"/>
        </w:rPr>
        <w:t xml:space="preserve">, 1211-1224 (2022). </w:t>
      </w:r>
      <w:hyperlink r:id="rId18" w:history="1">
        <w:r w:rsidRPr="00553A4F">
          <w:rPr>
            <w:rStyle w:val="Hyperlink"/>
            <w:rFonts w:ascii="Times New Roman" w:hAnsi="Times New Roman" w:cs="Times New Roman"/>
            <w:sz w:val="24"/>
            <w:szCs w:val="24"/>
          </w:rPr>
          <w:t>https://doi.org:10.1111/jfd.13656</w:t>
        </w:r>
      </w:hyperlink>
    </w:p>
    <w:p w14:paraId="055BFAF0" w14:textId="69B93E27" w:rsidR="000A393C" w:rsidRPr="00553A4F" w:rsidRDefault="00A26300" w:rsidP="00BF558A">
      <w:pPr>
        <w:pStyle w:val="EndNoteBibliography"/>
        <w:spacing w:before="240"/>
        <w:ind w:left="720" w:hanging="720"/>
        <w:rPr>
          <w:rFonts w:ascii="Times New Roman" w:hAnsi="Times New Roman" w:cs="Times New Roman"/>
          <w:i/>
          <w:iCs/>
          <w:sz w:val="24"/>
          <w:szCs w:val="24"/>
          <w:lang w:val="en-GB"/>
        </w:rPr>
      </w:pPr>
      <w:r w:rsidRPr="00553A4F">
        <w:rPr>
          <w:rFonts w:ascii="Times New Roman" w:hAnsi="Times New Roman" w:cs="Times New Roman"/>
          <w:sz w:val="24"/>
          <w:szCs w:val="24"/>
        </w:rPr>
        <w:t>7</w:t>
      </w:r>
      <w:r w:rsidRPr="00553A4F">
        <w:rPr>
          <w:rFonts w:ascii="Times New Roman" w:hAnsi="Times New Roman" w:cs="Times New Roman"/>
          <w:sz w:val="24"/>
          <w:szCs w:val="24"/>
        </w:rPr>
        <w:tab/>
        <w:t xml:space="preserve">Lazado, C. C., Breiland, M. W., Furtado, F., Burgerhout, E. &amp; Strand, D. The circulating plasma metabolome of </w:t>
      </w:r>
      <w:r w:rsidRPr="00553A4F">
        <w:rPr>
          <w:rFonts w:ascii="Times New Roman" w:hAnsi="Times New Roman" w:cs="Times New Roman"/>
          <w:i/>
          <w:sz w:val="24"/>
          <w:szCs w:val="24"/>
        </w:rPr>
        <w:t>Neoparamoeba perurans</w:t>
      </w:r>
      <w:r w:rsidRPr="00553A4F">
        <w:rPr>
          <w:rFonts w:ascii="Times New Roman" w:hAnsi="Times New Roman" w:cs="Times New Roman"/>
          <w:sz w:val="24"/>
          <w:szCs w:val="24"/>
        </w:rPr>
        <w:t>-infected Atlantic salmon (</w:t>
      </w:r>
      <w:r w:rsidRPr="00553A4F">
        <w:rPr>
          <w:rFonts w:ascii="Times New Roman" w:hAnsi="Times New Roman" w:cs="Times New Roman"/>
          <w:i/>
          <w:sz w:val="24"/>
          <w:szCs w:val="24"/>
        </w:rPr>
        <w:t>Salmo salar</w:t>
      </w:r>
      <w:r w:rsidRPr="00553A4F">
        <w:rPr>
          <w:rFonts w:ascii="Times New Roman" w:hAnsi="Times New Roman" w:cs="Times New Roman"/>
          <w:sz w:val="24"/>
          <w:szCs w:val="24"/>
        </w:rPr>
        <w:t xml:space="preserve">). </w:t>
      </w:r>
      <w:r w:rsidRPr="00553A4F">
        <w:rPr>
          <w:rFonts w:ascii="Times New Roman" w:hAnsi="Times New Roman" w:cs="Times New Roman"/>
          <w:i/>
          <w:sz w:val="24"/>
          <w:szCs w:val="24"/>
        </w:rPr>
        <w:t>Microbial Pathogenesis</w:t>
      </w:r>
      <w:r w:rsidRPr="00553A4F">
        <w:rPr>
          <w:rFonts w:ascii="Times New Roman" w:hAnsi="Times New Roman" w:cs="Times New Roman"/>
          <w:sz w:val="24"/>
          <w:szCs w:val="24"/>
        </w:rPr>
        <w:t xml:space="preserve"> </w:t>
      </w:r>
      <w:r w:rsidRPr="00553A4F">
        <w:rPr>
          <w:rFonts w:ascii="Times New Roman" w:hAnsi="Times New Roman" w:cs="Times New Roman"/>
          <w:b/>
          <w:sz w:val="24"/>
          <w:szCs w:val="24"/>
        </w:rPr>
        <w:t>166</w:t>
      </w:r>
      <w:r w:rsidRPr="00553A4F">
        <w:rPr>
          <w:rFonts w:ascii="Times New Roman" w:hAnsi="Times New Roman" w:cs="Times New Roman"/>
          <w:sz w:val="24"/>
          <w:szCs w:val="24"/>
        </w:rPr>
        <w:t xml:space="preserve">, 105553 (2022). </w:t>
      </w:r>
      <w:hyperlink r:id="rId19" w:history="1">
        <w:r w:rsidRPr="00553A4F">
          <w:rPr>
            <w:rStyle w:val="Hyperlink"/>
            <w:rFonts w:ascii="Times New Roman" w:hAnsi="Times New Roman" w:cs="Times New Roman"/>
            <w:sz w:val="24"/>
            <w:szCs w:val="24"/>
          </w:rPr>
          <w:t>https://doi.org:https://doi.org/10.1016/j.micpath.2022.105553</w:t>
        </w:r>
      </w:hyperlink>
      <w:r w:rsidR="00E42C4C" w:rsidRPr="00553A4F">
        <w:rPr>
          <w:rFonts w:ascii="Times New Roman" w:hAnsi="Times New Roman" w:cs="Times New Roman"/>
          <w:i/>
          <w:iCs/>
          <w:sz w:val="24"/>
          <w:szCs w:val="24"/>
          <w:lang w:val="en-GB"/>
        </w:rPr>
        <w:fldChar w:fldCharType="end"/>
      </w:r>
    </w:p>
    <w:sectPr w:rsidR="000A393C" w:rsidRPr="00553A4F">
      <w:footerReference w:type="default" r:id="rId20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C9C6465" w14:textId="77777777" w:rsidR="00CE2807" w:rsidRDefault="00CE2807" w:rsidP="00633533">
      <w:pPr>
        <w:spacing w:after="0" w:line="240" w:lineRule="auto"/>
      </w:pPr>
      <w:r>
        <w:separator/>
      </w:r>
    </w:p>
  </w:endnote>
  <w:endnote w:type="continuationSeparator" w:id="0">
    <w:p w14:paraId="0A84FBC5" w14:textId="77777777" w:rsidR="00CE2807" w:rsidRDefault="00CE2807" w:rsidP="0063353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291867863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47DEBAA8" w14:textId="15B05D10" w:rsidR="00633533" w:rsidRPr="00633533" w:rsidRDefault="00633533">
        <w:pPr>
          <w:pStyle w:val="Foot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633533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633533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633533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633533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633533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4558FF41" w14:textId="77777777" w:rsidR="00633533" w:rsidRDefault="0063353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9B4BF71" w14:textId="77777777" w:rsidR="00CE2807" w:rsidRDefault="00CE2807" w:rsidP="00633533">
      <w:pPr>
        <w:spacing w:after="0" w:line="240" w:lineRule="auto"/>
      </w:pPr>
      <w:r>
        <w:separator/>
      </w:r>
    </w:p>
  </w:footnote>
  <w:footnote w:type="continuationSeparator" w:id="0">
    <w:p w14:paraId="30952766" w14:textId="77777777" w:rsidR="00CE2807" w:rsidRDefault="00CE2807" w:rsidP="0063353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28A0A5D"/>
    <w:multiLevelType w:val="multilevel"/>
    <w:tmpl w:val="6A3291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D8B4431"/>
    <w:multiLevelType w:val="multilevel"/>
    <w:tmpl w:val="AD90FC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283684347">
    <w:abstractNumId w:val="1"/>
  </w:num>
  <w:num w:numId="2" w16cid:durableId="84764438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rebuchet MS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r90tx2zxfvvteaptvpdwxb5e9devrrrvrz&quot;&gt;My EndNote Library&lt;record-ids&gt;&lt;item&gt;92&lt;/item&gt;&lt;item&gt;104&lt;/item&gt;&lt;item&gt;105&lt;/item&gt;&lt;item&gt;113&lt;/item&gt;&lt;item&gt;397&lt;/item&gt;&lt;item&gt;400&lt;/item&gt;&lt;item&gt;406&lt;/item&gt;&lt;/record-ids&gt;&lt;/item&gt;&lt;/Libraries&gt;"/>
  </w:docVars>
  <w:rsids>
    <w:rsidRoot w:val="000A393C"/>
    <w:rsid w:val="0003142C"/>
    <w:rsid w:val="00036654"/>
    <w:rsid w:val="0005033A"/>
    <w:rsid w:val="000A393C"/>
    <w:rsid w:val="000D3652"/>
    <w:rsid w:val="000D6C8C"/>
    <w:rsid w:val="0011618B"/>
    <w:rsid w:val="00184A7A"/>
    <w:rsid w:val="001B2C12"/>
    <w:rsid w:val="001D4E08"/>
    <w:rsid w:val="00235932"/>
    <w:rsid w:val="002A64F8"/>
    <w:rsid w:val="002C339C"/>
    <w:rsid w:val="002F07F5"/>
    <w:rsid w:val="002F6034"/>
    <w:rsid w:val="00300F0C"/>
    <w:rsid w:val="00304190"/>
    <w:rsid w:val="003265C2"/>
    <w:rsid w:val="00345147"/>
    <w:rsid w:val="003512F4"/>
    <w:rsid w:val="0036390C"/>
    <w:rsid w:val="003B1A6D"/>
    <w:rsid w:val="003B4A05"/>
    <w:rsid w:val="003E1C84"/>
    <w:rsid w:val="003F1947"/>
    <w:rsid w:val="00400A92"/>
    <w:rsid w:val="0042008D"/>
    <w:rsid w:val="004260F0"/>
    <w:rsid w:val="00433A8C"/>
    <w:rsid w:val="004439A8"/>
    <w:rsid w:val="00485CEE"/>
    <w:rsid w:val="004905B8"/>
    <w:rsid w:val="004A62AC"/>
    <w:rsid w:val="004F2184"/>
    <w:rsid w:val="00545AA8"/>
    <w:rsid w:val="00553A4F"/>
    <w:rsid w:val="00593BC3"/>
    <w:rsid w:val="005A5AB1"/>
    <w:rsid w:val="005B6AAF"/>
    <w:rsid w:val="005D4213"/>
    <w:rsid w:val="005D6EA2"/>
    <w:rsid w:val="005F0314"/>
    <w:rsid w:val="00603B2F"/>
    <w:rsid w:val="00604DC3"/>
    <w:rsid w:val="0061464B"/>
    <w:rsid w:val="00617D68"/>
    <w:rsid w:val="00633533"/>
    <w:rsid w:val="00657D45"/>
    <w:rsid w:val="006A272B"/>
    <w:rsid w:val="006A74A5"/>
    <w:rsid w:val="006E598C"/>
    <w:rsid w:val="00743EED"/>
    <w:rsid w:val="0074554A"/>
    <w:rsid w:val="007E4EAC"/>
    <w:rsid w:val="00821F39"/>
    <w:rsid w:val="00890FB7"/>
    <w:rsid w:val="00897CEF"/>
    <w:rsid w:val="008A7305"/>
    <w:rsid w:val="008E20F3"/>
    <w:rsid w:val="009112FD"/>
    <w:rsid w:val="00914611"/>
    <w:rsid w:val="00930173"/>
    <w:rsid w:val="00947D6A"/>
    <w:rsid w:val="00947FBD"/>
    <w:rsid w:val="0097164B"/>
    <w:rsid w:val="00975A81"/>
    <w:rsid w:val="00982570"/>
    <w:rsid w:val="0099745F"/>
    <w:rsid w:val="009D2CF8"/>
    <w:rsid w:val="00A03656"/>
    <w:rsid w:val="00A045C5"/>
    <w:rsid w:val="00A26300"/>
    <w:rsid w:val="00AE45EF"/>
    <w:rsid w:val="00B0362D"/>
    <w:rsid w:val="00B0588E"/>
    <w:rsid w:val="00B5587B"/>
    <w:rsid w:val="00B700A6"/>
    <w:rsid w:val="00B7517B"/>
    <w:rsid w:val="00BB3E42"/>
    <w:rsid w:val="00BD17BA"/>
    <w:rsid w:val="00BE4FC2"/>
    <w:rsid w:val="00BE56D7"/>
    <w:rsid w:val="00BF2E52"/>
    <w:rsid w:val="00BF558A"/>
    <w:rsid w:val="00C61296"/>
    <w:rsid w:val="00C70FCD"/>
    <w:rsid w:val="00CB16CF"/>
    <w:rsid w:val="00CC1BEF"/>
    <w:rsid w:val="00CE2807"/>
    <w:rsid w:val="00CE509B"/>
    <w:rsid w:val="00CF5EF9"/>
    <w:rsid w:val="00D31A98"/>
    <w:rsid w:val="00D45659"/>
    <w:rsid w:val="00D972A5"/>
    <w:rsid w:val="00DB015C"/>
    <w:rsid w:val="00DC3EB7"/>
    <w:rsid w:val="00DD297D"/>
    <w:rsid w:val="00DD2C1B"/>
    <w:rsid w:val="00E42C4C"/>
    <w:rsid w:val="00E479B5"/>
    <w:rsid w:val="00E71FFB"/>
    <w:rsid w:val="00E772E6"/>
    <w:rsid w:val="00E90AD6"/>
    <w:rsid w:val="00E95F7F"/>
    <w:rsid w:val="00FC47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2651CB4"/>
  <w15:chartTrackingRefBased/>
  <w15:docId w15:val="{5A454A34-7E57-4EDC-9D80-C21C33CD90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rebuchet MS" w:eastAsiaTheme="minorHAnsi" w:hAnsi="Trebuchet MS" w:cstheme="minorBidi"/>
        <w:kern w:val="2"/>
        <w:szCs w:val="22"/>
        <w:lang w:val="nb-NO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A393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E74B5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A393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A393C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2E74B5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A393C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A393C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A393C"/>
    <w:pPr>
      <w:keepNext/>
      <w:keepLines/>
      <w:spacing w:before="40" w:after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A393C"/>
    <w:pPr>
      <w:keepNext/>
      <w:keepLines/>
      <w:spacing w:before="40" w:after="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A393C"/>
    <w:pPr>
      <w:keepNext/>
      <w:keepLines/>
      <w:spacing w:after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A393C"/>
    <w:pPr>
      <w:keepNext/>
      <w:keepLines/>
      <w:spacing w:after="0"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A393C"/>
    <w:rPr>
      <w:rFonts w:asciiTheme="majorHAnsi" w:eastAsiaTheme="majorEastAsia" w:hAnsiTheme="majorHAnsi" w:cstheme="majorBidi"/>
      <w:color w:val="2E74B5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A393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A393C"/>
    <w:rPr>
      <w:rFonts w:asciiTheme="minorHAnsi" w:eastAsiaTheme="majorEastAsia" w:hAnsiTheme="minorHAnsi" w:cstheme="majorBidi"/>
      <w:color w:val="2E74B5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A393C"/>
    <w:rPr>
      <w:rFonts w:asciiTheme="minorHAnsi" w:eastAsiaTheme="majorEastAsia" w:hAnsiTheme="minorHAnsi" w:cstheme="majorBidi"/>
      <w:i/>
      <w:iCs/>
      <w:color w:val="2E74B5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A393C"/>
    <w:rPr>
      <w:rFonts w:asciiTheme="minorHAnsi" w:eastAsiaTheme="majorEastAsia" w:hAnsiTheme="min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A393C"/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A393C"/>
    <w:rPr>
      <w:rFonts w:asciiTheme="minorHAnsi" w:eastAsiaTheme="majorEastAsia" w:hAnsiTheme="minorHAnsi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A393C"/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A393C"/>
    <w:rPr>
      <w:rFonts w:asciiTheme="minorHAnsi" w:eastAsiaTheme="majorEastAsia" w:hAnsiTheme="minorHAnsi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0A393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A393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0A393C"/>
    <w:pPr>
      <w:numPr>
        <w:ilvl w:val="1"/>
      </w:numPr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0A393C"/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0A393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0A393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0A393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0A393C"/>
    <w:rPr>
      <w:i/>
      <w:iCs/>
      <w:color w:val="2E74B5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A393C"/>
    <w:pPr>
      <w:pBdr>
        <w:top w:val="single" w:sz="4" w:space="10" w:color="2E74B5" w:themeColor="accent1" w:themeShade="BF"/>
        <w:bottom w:val="single" w:sz="4" w:space="10" w:color="2E74B5" w:themeColor="accent1" w:themeShade="BF"/>
      </w:pBdr>
      <w:spacing w:before="360" w:after="360"/>
      <w:ind w:left="864" w:right="864"/>
      <w:jc w:val="center"/>
    </w:pPr>
    <w:rPr>
      <w:i/>
      <w:iCs/>
      <w:color w:val="2E74B5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A393C"/>
    <w:rPr>
      <w:i/>
      <w:iCs/>
      <w:color w:val="2E74B5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0A393C"/>
    <w:rPr>
      <w:b/>
      <w:bCs/>
      <w:smallCaps/>
      <w:color w:val="2E74B5" w:themeColor="accent1" w:themeShade="BF"/>
      <w:spacing w:val="5"/>
    </w:rPr>
  </w:style>
  <w:style w:type="paragraph" w:styleId="NormalWeb">
    <w:name w:val="Normal (Web)"/>
    <w:basedOn w:val="Normal"/>
    <w:uiPriority w:val="99"/>
    <w:semiHidden/>
    <w:unhideWhenUsed/>
    <w:rsid w:val="000A393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en-GB" w:eastAsia="en-GB"/>
      <w14:ligatures w14:val="none"/>
    </w:rPr>
  </w:style>
  <w:style w:type="paragraph" w:styleId="Caption">
    <w:name w:val="caption"/>
    <w:basedOn w:val="Normal"/>
    <w:next w:val="Normal"/>
    <w:unhideWhenUsed/>
    <w:qFormat/>
    <w:rsid w:val="001D4E0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63353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3533"/>
  </w:style>
  <w:style w:type="paragraph" w:styleId="Footer">
    <w:name w:val="footer"/>
    <w:basedOn w:val="Normal"/>
    <w:link w:val="FooterChar"/>
    <w:uiPriority w:val="99"/>
    <w:unhideWhenUsed/>
    <w:rsid w:val="0063353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33533"/>
  </w:style>
  <w:style w:type="paragraph" w:customStyle="1" w:styleId="EndNoteBibliographyTitle">
    <w:name w:val="EndNote Bibliography Title"/>
    <w:basedOn w:val="Normal"/>
    <w:link w:val="EndNoteBibliographyTitleChar"/>
    <w:rsid w:val="00E42C4C"/>
    <w:pPr>
      <w:spacing w:after="0"/>
      <w:jc w:val="center"/>
    </w:pPr>
    <w:rPr>
      <w:noProof/>
      <w:sz w:val="18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42C4C"/>
    <w:rPr>
      <w:noProof/>
      <w:sz w:val="1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42C4C"/>
    <w:pPr>
      <w:spacing w:line="240" w:lineRule="auto"/>
      <w:jc w:val="both"/>
    </w:pPr>
    <w:rPr>
      <w:noProof/>
      <w:sz w:val="18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42C4C"/>
    <w:rPr>
      <w:noProof/>
      <w:sz w:val="18"/>
      <w:lang w:val="en-US"/>
    </w:rPr>
  </w:style>
  <w:style w:type="character" w:styleId="Hyperlink">
    <w:name w:val="Hyperlink"/>
    <w:basedOn w:val="DefaultParagraphFont"/>
    <w:uiPriority w:val="99"/>
    <w:unhideWhenUsed/>
    <w:rsid w:val="00E42C4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42C4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7603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39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93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131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738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599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939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250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288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004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549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12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13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095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tiff"/><Relationship Id="rId18" Type="http://schemas.openxmlformats.org/officeDocument/2006/relationships/hyperlink" Target="https://doi.org:10.1111/jfd.13656" TargetMode="External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image" Target="media/image2.jpeg"/><Relationship Id="rId17" Type="http://schemas.openxmlformats.org/officeDocument/2006/relationships/hyperlink" Target="https://doi.org:https://doi.org/10.1177/10406387100220060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doi.org:https://doi.org/10.1186/1743-422X-7-309" TargetMode="External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5" Type="http://schemas.openxmlformats.org/officeDocument/2006/relationships/numbering" Target="numbering.xml"/><Relationship Id="rId15" Type="http://schemas.openxmlformats.org/officeDocument/2006/relationships/hyperlink" Target="https://doi.org:10.1016/j.jviromet.2005.08.012" TargetMode="External"/><Relationship Id="rId10" Type="http://schemas.openxmlformats.org/officeDocument/2006/relationships/endnotes" Target="endnotes.xml"/><Relationship Id="rId19" Type="http://schemas.openxmlformats.org/officeDocument/2006/relationships/hyperlink" Target="https://doi.org:https://doi.org/10.1016/j.micpath.2022.105553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doi.org:https://doi.org/10.1371/journal.pone.0011487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87D4CA7F48A7D440811F5167DB30EB06" ma:contentTypeVersion="11" ma:contentTypeDescription="Opprett et nytt dokument." ma:contentTypeScope="" ma:versionID="d7ce229efacb8e96d826048599052dce">
  <xsd:schema xmlns:xsd="http://www.w3.org/2001/XMLSchema" xmlns:xs="http://www.w3.org/2001/XMLSchema" xmlns:p="http://schemas.microsoft.com/office/2006/metadata/properties" xmlns:ns3="115f6b74-e7af-4295-a2a0-4e1fb5589b8b" xmlns:ns4="26bf269d-62fe-420b-ad19-c504107f8a29" targetNamespace="http://schemas.microsoft.com/office/2006/metadata/properties" ma:root="true" ma:fieldsID="fc6f7c56075d8fcfcafb2f8cfc7c88e1" ns3:_="" ns4:_="">
    <xsd:import namespace="115f6b74-e7af-4295-a2a0-4e1fb5589b8b"/>
    <xsd:import namespace="26bf269d-62fe-420b-ad19-c504107f8a29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15f6b74-e7af-4295-a2a0-4e1fb5589b8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6bf269d-62fe-420b-ad19-c504107f8a29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Delt med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Delingsdetaljer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Hash for deling av tips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holdstype"/>
        <xsd:element ref="dc:title" minOccurs="0" maxOccurs="1" ma:index="4" ma:displayName="Tit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B4C17820-374B-493D-83D0-FCA3B1057AE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15f6b74-e7af-4295-a2a0-4e1fb5589b8b"/>
    <ds:schemaRef ds:uri="26bf269d-62fe-420b-ad19-c504107f8a2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9EC0230C-8BF0-4182-984C-5F62F9F8C698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4C461998-37A3-43A3-9438-598AD137AEF9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ED08FBBC-CCEF-43A9-96ED-B806CA9BBFCF}">
  <ds:schemaRefs>
    <ds:schemaRef ds:uri="http://schemas.microsoft.com/sharepoint/v3/contenttype/forms"/>
  </ds:schemaRefs>
</ds:datastoreItem>
</file>

<file path=docMetadata/LabelInfo.xml><?xml version="1.0" encoding="utf-8"?>
<clbl:labelList xmlns:clbl="http://schemas.microsoft.com/office/2020/mipLabelMetadata">
  <clbl:label id="{885830bf-ea2c-4b92-87a6-6a9afa4d7334}" enabled="0" method="" siteId="{885830bf-ea2c-4b92-87a6-6a9afa4d7334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63</TotalTime>
  <Pages>5</Pages>
  <Words>1432</Words>
  <Characters>8165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VI</Company>
  <LinksUpToDate>false</LinksUpToDate>
  <CharactersWithSpaces>95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edicenti, Ottavia</dc:creator>
  <cp:keywords/>
  <dc:description/>
  <cp:lastModifiedBy>Benedicenti, Ottavia</cp:lastModifiedBy>
  <cp:revision>78</cp:revision>
  <cp:lastPrinted>2025-11-17T11:12:00Z</cp:lastPrinted>
  <dcterms:created xsi:type="dcterms:W3CDTF">2025-10-23T09:01:00Z</dcterms:created>
  <dcterms:modified xsi:type="dcterms:W3CDTF">2026-02-10T12:58:00Z</dcterms:modified>
</cp:coreProperties>
</file>